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47C19D" w14:textId="1B584DE1" w:rsidR="00A307D5" w:rsidRPr="00A445CD" w:rsidRDefault="00DF4E20" w:rsidP="00A445CD">
      <w:pPr>
        <w:pStyle w:val="Heading3"/>
        <w:jc w:val="center"/>
        <w:rPr>
          <w:sz w:val="28"/>
        </w:rPr>
      </w:pPr>
      <w:bookmarkStart w:id="0" w:name="_GoBack"/>
      <w:r w:rsidRPr="00DF4E20">
        <w:rPr>
          <w:sz w:val="28"/>
        </w:rPr>
        <w:t xml:space="preserve">Included Study Characteristics for the Adequate Sanitation and </w:t>
      </w:r>
      <w:r w:rsidRPr="00DF4E20">
        <w:rPr>
          <w:i/>
          <w:sz w:val="28"/>
        </w:rPr>
        <w:t>S. mansoni</w:t>
      </w:r>
      <w:r w:rsidRPr="00DF4E20">
        <w:rPr>
          <w:sz w:val="28"/>
        </w:rPr>
        <w:t xml:space="preserve"> Meta-analysis</w:t>
      </w:r>
    </w:p>
    <w:tbl>
      <w:tblPr>
        <w:tblStyle w:val="TableGrid"/>
        <w:tblW w:w="13992" w:type="dxa"/>
        <w:tblLayout w:type="fixed"/>
        <w:tblLook w:val="04A0" w:firstRow="1" w:lastRow="0" w:firstColumn="1" w:lastColumn="0" w:noHBand="0" w:noVBand="1"/>
      </w:tblPr>
      <w:tblGrid>
        <w:gridCol w:w="1017"/>
        <w:gridCol w:w="1216"/>
        <w:gridCol w:w="1216"/>
        <w:gridCol w:w="801"/>
        <w:gridCol w:w="1843"/>
        <w:gridCol w:w="817"/>
        <w:gridCol w:w="1030"/>
        <w:gridCol w:w="1490"/>
        <w:gridCol w:w="1418"/>
        <w:gridCol w:w="1417"/>
        <w:gridCol w:w="1727"/>
      </w:tblGrid>
      <w:tr w:rsidR="00381BD4" w:rsidRPr="001A08A1" w14:paraId="3E15F399" w14:textId="77777777" w:rsidTr="00656C69">
        <w:trPr>
          <w:tblHeader/>
        </w:trPr>
        <w:tc>
          <w:tcPr>
            <w:tcW w:w="1017" w:type="dxa"/>
          </w:tcPr>
          <w:bookmarkEnd w:id="0"/>
          <w:p w14:paraId="02DB7B8E" w14:textId="77777777" w:rsidR="00381BD4" w:rsidRPr="001A08A1" w:rsidRDefault="00381BD4" w:rsidP="00F90F49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Reference</w:t>
            </w:r>
          </w:p>
        </w:tc>
        <w:tc>
          <w:tcPr>
            <w:tcW w:w="1216" w:type="dxa"/>
          </w:tcPr>
          <w:p w14:paraId="391FB00F" w14:textId="77777777" w:rsidR="00381BD4" w:rsidRPr="001A08A1" w:rsidRDefault="00381BD4" w:rsidP="00F90F49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Study design, setting</w:t>
            </w:r>
          </w:p>
        </w:tc>
        <w:tc>
          <w:tcPr>
            <w:tcW w:w="1216" w:type="dxa"/>
          </w:tcPr>
          <w:p w14:paraId="383011B1" w14:textId="77777777" w:rsidR="00381BD4" w:rsidRPr="001A08A1" w:rsidRDefault="00381BD4" w:rsidP="00F90F49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 xml:space="preserve">Study population </w:t>
            </w:r>
            <w:r w:rsidRPr="001A08A1">
              <w:rPr>
                <w:b/>
                <w:i/>
                <w:sz w:val="12"/>
                <w:szCs w:val="12"/>
              </w:rPr>
              <w:t>(selection)</w:t>
            </w:r>
          </w:p>
        </w:tc>
        <w:tc>
          <w:tcPr>
            <w:tcW w:w="801" w:type="dxa"/>
          </w:tcPr>
          <w:p w14:paraId="2723966F" w14:textId="268F37C2" w:rsidR="00381BD4" w:rsidRPr="001A08A1" w:rsidRDefault="00381BD4" w:rsidP="00601FF3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‘</w:t>
            </w:r>
            <w:r w:rsidR="00601FF3" w:rsidRPr="001A08A1">
              <w:rPr>
                <w:b/>
                <w:sz w:val="12"/>
                <w:szCs w:val="12"/>
              </w:rPr>
              <w:t>Adequate’</w:t>
            </w:r>
            <w:r w:rsidRPr="001A08A1">
              <w:rPr>
                <w:b/>
                <w:sz w:val="12"/>
                <w:szCs w:val="12"/>
              </w:rPr>
              <w:t xml:space="preserve"> sanitation definition</w:t>
            </w:r>
          </w:p>
        </w:tc>
        <w:tc>
          <w:tcPr>
            <w:tcW w:w="1843" w:type="dxa"/>
          </w:tcPr>
          <w:p w14:paraId="1B4EDFB7" w14:textId="4671A0DF" w:rsidR="00381BD4" w:rsidRPr="001A08A1" w:rsidRDefault="00381BD4" w:rsidP="0084668F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Study quality assessment</w:t>
            </w:r>
            <w:r w:rsidR="00656C69" w:rsidRPr="00656C69">
              <w:rPr>
                <w:b/>
                <w:sz w:val="12"/>
                <w:szCs w:val="12"/>
                <w:vertAlign w:val="superscript"/>
              </w:rPr>
              <w:t>†</w:t>
            </w:r>
          </w:p>
          <w:p w14:paraId="3BE93C95" w14:textId="77777777" w:rsidR="00381BD4" w:rsidRPr="001A08A1" w:rsidRDefault="00381BD4" w:rsidP="0084668F">
            <w:pPr>
              <w:rPr>
                <w:i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ab/>
            </w:r>
          </w:p>
        </w:tc>
        <w:tc>
          <w:tcPr>
            <w:tcW w:w="817" w:type="dxa"/>
          </w:tcPr>
          <w:p w14:paraId="7DC5F671" w14:textId="77777777" w:rsidR="00381BD4" w:rsidRPr="001A08A1" w:rsidRDefault="00381BD4" w:rsidP="00F90F49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Data obtained</w:t>
            </w:r>
          </w:p>
        </w:tc>
        <w:tc>
          <w:tcPr>
            <w:tcW w:w="1030" w:type="dxa"/>
          </w:tcPr>
          <w:p w14:paraId="2E8C56D8" w14:textId="77777777" w:rsidR="00381BD4" w:rsidRPr="001A08A1" w:rsidRDefault="00381BD4" w:rsidP="00F90F49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Dataset</w:t>
            </w:r>
          </w:p>
        </w:tc>
        <w:tc>
          <w:tcPr>
            <w:tcW w:w="1490" w:type="dxa"/>
          </w:tcPr>
          <w:p w14:paraId="4B8DEA3F" w14:textId="77777777" w:rsidR="00381BD4" w:rsidRPr="001A08A1" w:rsidRDefault="00381BD4" w:rsidP="00F90F49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Sub-analyses categories</w:t>
            </w:r>
          </w:p>
          <w:p w14:paraId="1E605844" w14:textId="77777777" w:rsidR="00381BD4" w:rsidRPr="001A08A1" w:rsidRDefault="00381BD4" w:rsidP="000D1871">
            <w:pPr>
              <w:rPr>
                <w:i/>
                <w:sz w:val="12"/>
                <w:szCs w:val="12"/>
              </w:rPr>
            </w:pPr>
            <w:r w:rsidRPr="001A08A1">
              <w:rPr>
                <w:i/>
                <w:sz w:val="12"/>
                <w:szCs w:val="12"/>
              </w:rPr>
              <w:t>(type of sanitation,</w:t>
            </w:r>
          </w:p>
          <w:p w14:paraId="02BD03CA" w14:textId="7126F953" w:rsidR="00381BD4" w:rsidRPr="001A08A1" w:rsidRDefault="00381BD4" w:rsidP="000D1871">
            <w:pPr>
              <w:rPr>
                <w:b/>
                <w:sz w:val="12"/>
                <w:szCs w:val="12"/>
              </w:rPr>
            </w:pPr>
            <w:r w:rsidRPr="001A08A1">
              <w:rPr>
                <w:i/>
                <w:sz w:val="12"/>
                <w:szCs w:val="12"/>
              </w:rPr>
              <w:t>continent)</w:t>
            </w:r>
          </w:p>
        </w:tc>
        <w:tc>
          <w:tcPr>
            <w:tcW w:w="1418" w:type="dxa"/>
          </w:tcPr>
          <w:p w14:paraId="284709B7" w14:textId="2505A593" w:rsidR="00381BD4" w:rsidRPr="001A08A1" w:rsidRDefault="00381BD4" w:rsidP="00F90F49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Odds of infection in those with ‘</w:t>
            </w:r>
            <w:r w:rsidR="00394232" w:rsidRPr="001A08A1">
              <w:rPr>
                <w:b/>
                <w:sz w:val="12"/>
                <w:szCs w:val="12"/>
              </w:rPr>
              <w:t>adequate</w:t>
            </w:r>
            <w:r w:rsidRPr="001A08A1">
              <w:rPr>
                <w:b/>
                <w:sz w:val="12"/>
                <w:szCs w:val="12"/>
              </w:rPr>
              <w:t xml:space="preserve"> sanitation’</w:t>
            </w:r>
          </w:p>
          <w:p w14:paraId="484C8733" w14:textId="5FA8263B" w:rsidR="00381BD4" w:rsidRPr="001A08A1" w:rsidRDefault="00381BD4" w:rsidP="00394232">
            <w:pPr>
              <w:rPr>
                <w:i/>
                <w:sz w:val="12"/>
                <w:szCs w:val="12"/>
              </w:rPr>
            </w:pPr>
            <w:r w:rsidRPr="001A08A1">
              <w:rPr>
                <w:i/>
                <w:sz w:val="12"/>
                <w:szCs w:val="12"/>
              </w:rPr>
              <w:t xml:space="preserve">(number infected with </w:t>
            </w:r>
            <w:r w:rsidR="00394232" w:rsidRPr="001A08A1">
              <w:rPr>
                <w:i/>
                <w:sz w:val="12"/>
                <w:szCs w:val="12"/>
              </w:rPr>
              <w:t>adequate</w:t>
            </w:r>
            <w:r w:rsidRPr="001A08A1">
              <w:rPr>
                <w:i/>
                <w:sz w:val="12"/>
                <w:szCs w:val="12"/>
              </w:rPr>
              <w:t xml:space="preserve"> sanitation /number uninfected with </w:t>
            </w:r>
            <w:r w:rsidR="00394232" w:rsidRPr="001A08A1">
              <w:rPr>
                <w:i/>
                <w:sz w:val="12"/>
                <w:szCs w:val="12"/>
              </w:rPr>
              <w:t>adequate</w:t>
            </w:r>
            <w:r w:rsidRPr="001A08A1">
              <w:rPr>
                <w:i/>
                <w:sz w:val="12"/>
                <w:szCs w:val="12"/>
              </w:rPr>
              <w:t xml:space="preserve"> sanitation)</w:t>
            </w:r>
          </w:p>
        </w:tc>
        <w:tc>
          <w:tcPr>
            <w:tcW w:w="1417" w:type="dxa"/>
          </w:tcPr>
          <w:p w14:paraId="3AEB9894" w14:textId="7DB3917F" w:rsidR="00381BD4" w:rsidRPr="001A08A1" w:rsidRDefault="00381BD4" w:rsidP="00F90F49">
            <w:pPr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Odds of infection in those without ‘</w:t>
            </w:r>
            <w:r w:rsidR="00394232" w:rsidRPr="001A08A1">
              <w:rPr>
                <w:b/>
                <w:sz w:val="12"/>
                <w:szCs w:val="12"/>
              </w:rPr>
              <w:t>adequate</w:t>
            </w:r>
            <w:r w:rsidRPr="001A08A1">
              <w:rPr>
                <w:b/>
                <w:sz w:val="12"/>
                <w:szCs w:val="12"/>
              </w:rPr>
              <w:t xml:space="preserve"> sanitation’</w:t>
            </w:r>
          </w:p>
          <w:p w14:paraId="7B493290" w14:textId="0A5D877F" w:rsidR="00381BD4" w:rsidRPr="001A08A1" w:rsidRDefault="00381BD4" w:rsidP="00394232">
            <w:pPr>
              <w:rPr>
                <w:i/>
                <w:sz w:val="12"/>
                <w:szCs w:val="12"/>
              </w:rPr>
            </w:pPr>
            <w:r w:rsidRPr="001A08A1">
              <w:rPr>
                <w:i/>
                <w:sz w:val="12"/>
                <w:szCs w:val="12"/>
              </w:rPr>
              <w:t xml:space="preserve">(number infected with </w:t>
            </w:r>
            <w:r w:rsidR="00394232" w:rsidRPr="001A08A1">
              <w:rPr>
                <w:i/>
                <w:sz w:val="12"/>
                <w:szCs w:val="12"/>
              </w:rPr>
              <w:t>adequate</w:t>
            </w:r>
            <w:r w:rsidRPr="001A08A1">
              <w:rPr>
                <w:i/>
                <w:sz w:val="12"/>
                <w:szCs w:val="12"/>
              </w:rPr>
              <w:t xml:space="preserve"> sanitation /number uninfected without improved sanitation)</w:t>
            </w:r>
          </w:p>
        </w:tc>
        <w:tc>
          <w:tcPr>
            <w:tcW w:w="1727" w:type="dxa"/>
          </w:tcPr>
          <w:p w14:paraId="4225C57C" w14:textId="77777777" w:rsidR="00381BD4" w:rsidRPr="001A08A1" w:rsidRDefault="00381BD4" w:rsidP="00C31641">
            <w:pPr>
              <w:jc w:val="center"/>
              <w:rPr>
                <w:b/>
                <w:sz w:val="12"/>
                <w:szCs w:val="12"/>
              </w:rPr>
            </w:pPr>
            <w:r w:rsidRPr="001A08A1">
              <w:rPr>
                <w:b/>
                <w:sz w:val="12"/>
                <w:szCs w:val="12"/>
              </w:rPr>
              <w:t>OR (CI)</w:t>
            </w:r>
          </w:p>
        </w:tc>
      </w:tr>
      <w:tr w:rsidR="00381BD4" w:rsidRPr="001A08A1" w14:paraId="6126B38B" w14:textId="77777777" w:rsidTr="00656C69">
        <w:trPr>
          <w:tblHeader/>
        </w:trPr>
        <w:tc>
          <w:tcPr>
            <w:tcW w:w="1017" w:type="dxa"/>
          </w:tcPr>
          <w:p w14:paraId="6B2F0E58" w14:textId="3D4E1C83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Barbosa, 1966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/>
            </w:r>
            <w:r w:rsidR="00A445CD">
              <w:rPr>
                <w:noProof/>
                <w:sz w:val="12"/>
                <w:szCs w:val="12"/>
              </w:rPr>
              <w:instrText xml:space="preserve"> ADDIN EN.CITE &lt;EndNote&gt;&lt;Cite&gt;&lt;Author&gt;Barbosa&lt;/Author&gt;&lt;Year&gt;1966&lt;/Year&gt;&lt;RecNum&gt;37&lt;/RecNum&gt;&lt;DisplayText&gt;[1]&lt;/DisplayText&gt;&lt;record&gt;&lt;rec-number&gt;37&lt;/rec-number&gt;&lt;foreign-keys&gt;&lt;key app="EN" db-id="500exfsf10fxriedtdm5expfv0zwdddape25" timestamp="1383487773"&gt;37&lt;/key&gt;&lt;/foreign-keys&gt;&lt;ref-type name="Journal Article"&gt;17&lt;/ref-type&gt;&lt;contributors&gt;&lt;authors&gt;&lt;author&gt;Barbosa, F. A.&lt;/author&gt;&lt;/authors&gt;&lt;/contributors&gt;&lt;titles&gt;&lt;title&gt;[Schistosomiasis morbidity]&lt;/title&gt;&lt;secondary-title&gt;R Br Malar&lt;/secondary-title&gt;&lt;alt-title&gt;Revista brasileira de malariologia e doencas tropicais. Publicacoes avulsas&lt;/alt-title&gt;&lt;/titles&gt;&lt;pages&gt;Suppl:3-159&lt;/pages&gt;&lt;edition&gt;1966/01/01&lt;/edition&gt;&lt;keywords&gt;&lt;keyword&gt;Adolescent&lt;/keyword&gt;&lt;keyword&gt;Adult&lt;/keyword&gt;&lt;keyword&gt;Aged&lt;/keyword&gt;&lt;keyword&gt;Brazil&lt;/keyword&gt;&lt;keyword&gt;Child&lt;/keyword&gt;&lt;keyword&gt;Child, Preschool&lt;/keyword&gt;&lt;keyword&gt;Female&lt;/keyword&gt;&lt;keyword&gt;Humans&lt;/keyword&gt;&lt;keyword&gt;Infant&lt;/keyword&gt;&lt;keyword&gt;Male&lt;/keyword&gt;&lt;keyword&gt;Middle Aged&lt;/keyword&gt;&lt;keyword&gt;Rural Health&lt;/keyword&gt;&lt;keyword&gt;Sanitary Engineering&lt;/keyword&gt;&lt;keyword&gt;Schistosomiasis/ epidemiology/prevention &amp;amp; control&lt;/keyword&gt;&lt;keyword&gt;Socioeconomic Factors&lt;/keyword&gt;&lt;/keywords&gt;&lt;dates&gt;&lt;year&gt;1966&lt;/year&gt;&lt;/dates&gt;&lt;orig-pub&gt;Morbidade da esquistossomose.&lt;/orig-pub&gt;&lt;isbn&gt;0034-7256 (Print); 0034-7256 (Linking)&lt;/isbn&gt;&lt;accession-num&gt;5986884&lt;/accession-num&gt;&lt;urls&gt;&lt;/urls&gt;&lt;language&gt;(in Portuguese)&lt;/language&gt;&lt;/record&gt;&lt;/Cite&gt;&lt;/EndNote&gt;</w:instrText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" w:tooltip="Barbosa, 1966 #37" w:history="1">
              <w:r w:rsidR="00A445CD">
                <w:rPr>
                  <w:noProof/>
                  <w:sz w:val="12"/>
                  <w:szCs w:val="12"/>
                </w:rPr>
                <w:t>1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0746370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scriptive survey in Agua Preta, Brazil</w:t>
            </w:r>
          </w:p>
        </w:tc>
        <w:tc>
          <w:tcPr>
            <w:tcW w:w="1216" w:type="dxa"/>
          </w:tcPr>
          <w:p w14:paraId="21177361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955*</w:t>
            </w:r>
          </w:p>
          <w:p w14:paraId="1BB21B6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people of any age randomly sampled from the village)</w:t>
            </w:r>
          </w:p>
        </w:tc>
        <w:tc>
          <w:tcPr>
            <w:tcW w:w="801" w:type="dxa"/>
          </w:tcPr>
          <w:p w14:paraId="1AD1AC4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Cs/>
                <w:noProof/>
                <w:sz w:val="12"/>
                <w:szCs w:val="12"/>
              </w:rPr>
              <w:t>Latrine</w:t>
            </w:r>
          </w:p>
        </w:tc>
        <w:tc>
          <w:tcPr>
            <w:tcW w:w="1843" w:type="dxa"/>
          </w:tcPr>
          <w:p w14:paraId="78CB4801" w14:textId="77777777" w:rsidR="00381BD4" w:rsidRPr="001A08A1" w:rsidRDefault="00381BD4" w:rsidP="00BB08F4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29964640" w14:textId="77777777" w:rsidR="00381BD4" w:rsidRPr="001A08A1" w:rsidRDefault="00381BD4" w:rsidP="00BB08F4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511D0B5" w14:textId="77777777" w:rsidR="00381BD4" w:rsidRPr="001A08A1" w:rsidRDefault="00381BD4" w:rsidP="00BB08F4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7805FDC" w14:textId="77777777" w:rsidR="00381BD4" w:rsidRPr="001A08A1" w:rsidRDefault="00381BD4" w:rsidP="00BB08F4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32EA45ED" w14:textId="77777777" w:rsidR="00381BD4" w:rsidRPr="001A08A1" w:rsidRDefault="00381BD4" w:rsidP="00BB08F4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089681E" w14:textId="77777777" w:rsidR="00381BD4" w:rsidRPr="001A08A1" w:rsidRDefault="00381BD4" w:rsidP="00BB08F4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26C2AA2" w14:textId="77777777" w:rsidR="00381BD4" w:rsidRPr="001A08A1" w:rsidRDefault="00381BD4" w:rsidP="00BB08F4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5AAC3342" w14:textId="77777777" w:rsidR="00381BD4" w:rsidRPr="001A08A1" w:rsidRDefault="00381BD4" w:rsidP="00BB08F4">
            <w:pPr>
              <w:rPr>
                <w:noProof/>
                <w:sz w:val="12"/>
                <w:szCs w:val="12"/>
              </w:rPr>
            </w:pPr>
          </w:p>
          <w:p w14:paraId="1B3763D7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1</w:t>
            </w:r>
          </w:p>
        </w:tc>
        <w:tc>
          <w:tcPr>
            <w:tcW w:w="817" w:type="dxa"/>
          </w:tcPr>
          <w:p w14:paraId="36FDE20F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Cs/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44D620B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67DFDF17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43BB9FD8" w14:textId="72DD93C4" w:rsidR="000E2C9A" w:rsidRDefault="000E2C9A" w:rsidP="00F90F49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127E59C3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1446509B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492/54</w:t>
            </w:r>
          </w:p>
        </w:tc>
        <w:tc>
          <w:tcPr>
            <w:tcW w:w="1417" w:type="dxa"/>
          </w:tcPr>
          <w:p w14:paraId="688EF7B7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69/40</w:t>
            </w:r>
          </w:p>
        </w:tc>
        <w:tc>
          <w:tcPr>
            <w:tcW w:w="1727" w:type="dxa"/>
          </w:tcPr>
          <w:p w14:paraId="4FC2042B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99 (0·64-1·52)</w:t>
            </w:r>
          </w:p>
        </w:tc>
      </w:tr>
      <w:tr w:rsidR="00381BD4" w:rsidRPr="001A08A1" w14:paraId="075F28DD" w14:textId="77777777" w:rsidTr="00656C69">
        <w:trPr>
          <w:tblHeader/>
        </w:trPr>
        <w:tc>
          <w:tcPr>
            <w:tcW w:w="1017" w:type="dxa"/>
          </w:tcPr>
          <w:p w14:paraId="24C2D81B" w14:textId="2D09AE39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proofErr w:type="spellStart"/>
            <w:r>
              <w:rPr>
                <w:rFonts w:cs="Arial"/>
                <w:sz w:val="12"/>
                <w:szCs w:val="12"/>
              </w:rPr>
              <w:t>Barreto</w:t>
            </w:r>
            <w:proofErr w:type="spellEnd"/>
            <w:r>
              <w:rPr>
                <w:rFonts w:cs="Arial"/>
                <w:sz w:val="12"/>
                <w:szCs w:val="12"/>
              </w:rPr>
              <w:t xml:space="preserve">, 1991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CYXJyZXRvPC9BdXRob3I+PFllYXI+MTk5MTwvWWVhcj48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CYXJyZXRvPC9BdXRob3I+PFllYXI+MTk5MTwvWWVhcj48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2" w:tooltip="Barreto, 1991 #141" w:history="1">
              <w:r w:rsidR="00A445CD">
                <w:rPr>
                  <w:noProof/>
                  <w:sz w:val="12"/>
                  <w:szCs w:val="12"/>
                </w:rPr>
                <w:t>2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61E939E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scriptive survey in Santo Antonio de Jesus, Brazil</w:t>
            </w:r>
          </w:p>
        </w:tc>
        <w:tc>
          <w:tcPr>
            <w:tcW w:w="1216" w:type="dxa"/>
          </w:tcPr>
          <w:p w14:paraId="23D9545E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494*</w:t>
            </w:r>
          </w:p>
          <w:p w14:paraId="63864F1F" w14:textId="77777777" w:rsidR="00381BD4" w:rsidRPr="001A08A1" w:rsidRDefault="00381BD4" w:rsidP="00E31E46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all children aged between 12 and 15 years were eligible for inclusion)</w:t>
            </w:r>
          </w:p>
        </w:tc>
        <w:tc>
          <w:tcPr>
            <w:tcW w:w="801" w:type="dxa"/>
          </w:tcPr>
          <w:p w14:paraId="32964236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Cs/>
                <w:noProof/>
                <w:sz w:val="12"/>
                <w:szCs w:val="12"/>
              </w:rPr>
              <w:t>Latrine or flush toilet</w:t>
            </w:r>
          </w:p>
        </w:tc>
        <w:tc>
          <w:tcPr>
            <w:tcW w:w="1843" w:type="dxa"/>
          </w:tcPr>
          <w:p w14:paraId="4976E550" w14:textId="42125E40" w:rsidR="00381BD4" w:rsidRPr="008A1EAA" w:rsidRDefault="00381BD4" w:rsidP="00842850"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="008A1EAA">
              <w:rPr>
                <w:noProof/>
                <w:sz w:val="12"/>
                <w:szCs w:val="12"/>
              </w:rPr>
              <w:t>½</w:t>
            </w:r>
          </w:p>
          <w:p w14:paraId="714803C7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8A1EAA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8A1EAA">
              <w:rPr>
                <w:noProof/>
                <w:sz w:val="12"/>
                <w:szCs w:val="12"/>
                <w:vertAlign w:val="subscript"/>
              </w:rPr>
              <w:t>3</w:t>
            </w:r>
          </w:p>
          <w:p w14:paraId="72C5E1B3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2C708C56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74C47FE7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316BB7C1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0C754441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9C81CA0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5CFEE3A4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1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5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6</w:t>
            </w:r>
          </w:p>
        </w:tc>
        <w:tc>
          <w:tcPr>
            <w:tcW w:w="817" w:type="dxa"/>
          </w:tcPr>
          <w:p w14:paraId="396FE94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15558624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7E61A6DE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 or flush toilet</w:t>
            </w:r>
          </w:p>
          <w:p w14:paraId="397AAFA1" w14:textId="32B07CD8" w:rsidR="000E2C9A" w:rsidRDefault="000E2C9A" w:rsidP="00F90F49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Children</w:t>
            </w:r>
          </w:p>
          <w:p w14:paraId="034B860B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0361FCFC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59/915</w:t>
            </w:r>
          </w:p>
        </w:tc>
        <w:tc>
          <w:tcPr>
            <w:tcW w:w="1417" w:type="dxa"/>
          </w:tcPr>
          <w:p w14:paraId="613310BC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84/136</w:t>
            </w:r>
          </w:p>
        </w:tc>
        <w:tc>
          <w:tcPr>
            <w:tcW w:w="1727" w:type="dxa"/>
          </w:tcPr>
          <w:p w14:paraId="7F15EE2D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64 (0·47-0·86)</w:t>
            </w:r>
          </w:p>
        </w:tc>
      </w:tr>
      <w:tr w:rsidR="00381BD4" w:rsidRPr="001A08A1" w14:paraId="321AAFDA" w14:textId="77777777" w:rsidTr="00656C69">
        <w:trPr>
          <w:trHeight w:val="766"/>
          <w:tblHeader/>
        </w:trPr>
        <w:tc>
          <w:tcPr>
            <w:tcW w:w="1017" w:type="dxa"/>
            <w:vMerge w:val="restart"/>
          </w:tcPr>
          <w:p w14:paraId="68AF6B24" w14:textId="604B39E1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proofErr w:type="spellStart"/>
            <w:r>
              <w:rPr>
                <w:rFonts w:cs="Arial"/>
                <w:sz w:val="12"/>
                <w:szCs w:val="12"/>
              </w:rPr>
              <w:t>Coura-Filho</w:t>
            </w:r>
            <w:proofErr w:type="spellEnd"/>
            <w:r>
              <w:rPr>
                <w:rFonts w:cs="Arial"/>
                <w:sz w:val="12"/>
                <w:szCs w:val="12"/>
              </w:rPr>
              <w:t xml:space="preserve"> et al., 1994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Db3VyYS1GaWxobzwvQXV0aG9yPjxZZWFyPjE5OTQ8L1ll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Db3VyYS1GaWxobzwvQXV0aG9yPjxZZWFyPjE5OTQ8L1ll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3" w:tooltip="Coura-Filho, 1994 #162" w:history="1">
              <w:r w:rsidR="00A445CD">
                <w:rPr>
                  <w:noProof/>
                  <w:sz w:val="12"/>
                  <w:szCs w:val="12"/>
                </w:rPr>
                <w:t>3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  <w:vMerge w:val="restart"/>
          </w:tcPr>
          <w:p w14:paraId="2CAE4182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scriptive survey in Peri-Peri, Brazil</w:t>
            </w:r>
          </w:p>
        </w:tc>
        <w:tc>
          <w:tcPr>
            <w:tcW w:w="1216" w:type="dxa"/>
            <w:vMerge w:val="restart"/>
          </w:tcPr>
          <w:p w14:paraId="7C9C0372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480 </w:t>
            </w:r>
          </w:p>
          <w:p w14:paraId="083D3982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everyone in the study areas was eligible for inclusion, except long-term hospital patients, children below 1 year of age, and the disabled)</w:t>
            </w:r>
          </w:p>
        </w:tc>
        <w:tc>
          <w:tcPr>
            <w:tcW w:w="801" w:type="dxa"/>
            <w:vMerge w:val="restart"/>
          </w:tcPr>
          <w:p w14:paraId="2FD3E4E7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ewer connection and/or latrine</w:t>
            </w:r>
          </w:p>
        </w:tc>
        <w:tc>
          <w:tcPr>
            <w:tcW w:w="1843" w:type="dxa"/>
            <w:vMerge w:val="restart"/>
          </w:tcPr>
          <w:p w14:paraId="6F013FFE" w14:textId="0F0A96BB" w:rsidR="00381BD4" w:rsidRPr="008A1EAA" w:rsidRDefault="00381BD4" w:rsidP="00842850"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="008A1EAA">
              <w:rPr>
                <w:noProof/>
                <w:sz w:val="12"/>
                <w:szCs w:val="12"/>
              </w:rPr>
              <w:t>½</w:t>
            </w:r>
          </w:p>
          <w:p w14:paraId="1E00D774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8A1EAA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8A1EAA">
              <w:rPr>
                <w:noProof/>
                <w:sz w:val="12"/>
                <w:szCs w:val="12"/>
                <w:vertAlign w:val="subscript"/>
              </w:rPr>
              <w:t>3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21565170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77EF66E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2CC08B0A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71A2D77F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F320D50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E357861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3457CB33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5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6</w:t>
            </w:r>
          </w:p>
        </w:tc>
        <w:tc>
          <w:tcPr>
            <w:tcW w:w="817" w:type="dxa"/>
            <w:vMerge w:val="restart"/>
          </w:tcPr>
          <w:p w14:paraId="271B3294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59702371" w14:textId="77777777" w:rsidR="00381BD4" w:rsidRPr="001A08A1" w:rsidRDefault="00381BD4" w:rsidP="007A7CD6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Barbosa</w:t>
            </w:r>
          </w:p>
        </w:tc>
        <w:tc>
          <w:tcPr>
            <w:tcW w:w="1490" w:type="dxa"/>
          </w:tcPr>
          <w:p w14:paraId="0333C13E" w14:textId="77777777" w:rsidR="00381BD4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ewer connection and/or latrine</w:t>
            </w:r>
          </w:p>
          <w:p w14:paraId="37B23DA4" w14:textId="58B0B1A2" w:rsidR="000E2C9A" w:rsidRPr="001A08A1" w:rsidRDefault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7389154D" w14:textId="77777777" w:rsidR="00381BD4" w:rsidRPr="001A08A1" w:rsidRDefault="00381BD4" w:rsidP="007A7CD6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6D032A80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4/15</w:t>
            </w:r>
          </w:p>
        </w:tc>
        <w:tc>
          <w:tcPr>
            <w:tcW w:w="1417" w:type="dxa"/>
          </w:tcPr>
          <w:p w14:paraId="2D826743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6/88</w:t>
            </w:r>
          </w:p>
        </w:tc>
        <w:tc>
          <w:tcPr>
            <w:tcW w:w="1727" w:type="dxa"/>
          </w:tcPr>
          <w:p w14:paraId="7EC04B6E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65 (0·2-2·1)</w:t>
            </w:r>
          </w:p>
        </w:tc>
      </w:tr>
      <w:tr w:rsidR="00381BD4" w:rsidRPr="001A08A1" w14:paraId="1CB0AA2F" w14:textId="77777777" w:rsidTr="00656C69">
        <w:trPr>
          <w:trHeight w:val="766"/>
          <w:tblHeader/>
        </w:trPr>
        <w:tc>
          <w:tcPr>
            <w:tcW w:w="1017" w:type="dxa"/>
            <w:vMerge/>
          </w:tcPr>
          <w:p w14:paraId="44D8FF7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53CD0D5C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4AD5F94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01" w:type="dxa"/>
            <w:vMerge/>
          </w:tcPr>
          <w:p w14:paraId="0DC89C0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843" w:type="dxa"/>
            <w:vMerge/>
          </w:tcPr>
          <w:p w14:paraId="64161806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17" w:type="dxa"/>
            <w:vMerge/>
          </w:tcPr>
          <w:p w14:paraId="3EA47E77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030" w:type="dxa"/>
          </w:tcPr>
          <w:p w14:paraId="47945E5E" w14:textId="77777777" w:rsidR="00381BD4" w:rsidRPr="001A08A1" w:rsidRDefault="00381BD4" w:rsidP="007A7CD6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Peri Peri</w:t>
            </w:r>
          </w:p>
        </w:tc>
        <w:tc>
          <w:tcPr>
            <w:tcW w:w="1490" w:type="dxa"/>
          </w:tcPr>
          <w:p w14:paraId="50E96D23" w14:textId="77777777" w:rsidR="00381BD4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ewer connection and/or latrine</w:t>
            </w:r>
          </w:p>
          <w:p w14:paraId="0D9B671A" w14:textId="28B3F378" w:rsidR="000E2C9A" w:rsidRPr="001A08A1" w:rsidRDefault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260CA784" w14:textId="77777777" w:rsidR="00381BD4" w:rsidRPr="001A08A1" w:rsidRDefault="00381BD4" w:rsidP="007A7CD6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4E833796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9/14</w:t>
            </w:r>
          </w:p>
        </w:tc>
        <w:tc>
          <w:tcPr>
            <w:tcW w:w="1417" w:type="dxa"/>
          </w:tcPr>
          <w:p w14:paraId="1AF85E05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45/269</w:t>
            </w:r>
          </w:p>
        </w:tc>
        <w:tc>
          <w:tcPr>
            <w:tcW w:w="1727" w:type="dxa"/>
          </w:tcPr>
          <w:p w14:paraId="453BA834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·84 (1·57-9·4)</w:t>
            </w:r>
          </w:p>
        </w:tc>
      </w:tr>
      <w:tr w:rsidR="00381BD4" w:rsidRPr="001A08A1" w14:paraId="26FA50AB" w14:textId="77777777" w:rsidTr="00656C69">
        <w:trPr>
          <w:tblHeader/>
        </w:trPr>
        <w:tc>
          <w:tcPr>
            <w:tcW w:w="1017" w:type="dxa"/>
          </w:tcPr>
          <w:p w14:paraId="407D9801" w14:textId="48E10C54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Cundill et al., 2011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DdW5kaWxsPC9BdXRob3I+PFllYXI+MjAxMTwvWWVhcj48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DdW5kaWxsPC9BdXRob3I+PFllYXI+MjAxMTwvWWVhcj48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4" w:tooltip="Cundill, 2011 #220" w:history="1">
              <w:r w:rsidR="00A445CD">
                <w:rPr>
                  <w:noProof/>
                  <w:sz w:val="12"/>
                  <w:szCs w:val="12"/>
                </w:rPr>
                <w:t>4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2D3D2A6B" w14:textId="77777777" w:rsidR="00381BD4" w:rsidRPr="001A08A1" w:rsidRDefault="00381BD4" w:rsidP="00A66660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Baseline from longitudinal study of factors associated with reinfection with </w:t>
            </w:r>
            <w:r w:rsidRPr="001A08A1">
              <w:rPr>
                <w:i/>
                <w:noProof/>
                <w:sz w:val="12"/>
                <w:szCs w:val="12"/>
              </w:rPr>
              <w:t>S. mansoni</w:t>
            </w:r>
            <w:r w:rsidRPr="001A08A1">
              <w:rPr>
                <w:noProof/>
                <w:sz w:val="12"/>
                <w:szCs w:val="12"/>
              </w:rPr>
              <w:t xml:space="preserve"> in Americaninhas, Brazil</w:t>
            </w:r>
          </w:p>
        </w:tc>
        <w:tc>
          <w:tcPr>
            <w:tcW w:w="1216" w:type="dxa"/>
          </w:tcPr>
          <w:p w14:paraId="3D93F5D2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598*</w:t>
            </w:r>
          </w:p>
          <w:p w14:paraId="704A4F4E" w14:textId="2A476C7D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</w:t>
            </w:r>
            <w:r w:rsidR="000E2C9A">
              <w:rPr>
                <w:i/>
                <w:noProof/>
                <w:sz w:val="12"/>
                <w:szCs w:val="12"/>
              </w:rPr>
              <w:t xml:space="preserve">people included if they were </w:t>
            </w:r>
            <w:r w:rsidRPr="001A08A1">
              <w:rPr>
                <w:i/>
                <w:noProof/>
                <w:sz w:val="12"/>
                <w:szCs w:val="12"/>
              </w:rPr>
              <w:t>aged over 5 years, included in the baseline survey, and met other inclusion criteria)</w:t>
            </w:r>
          </w:p>
        </w:tc>
        <w:tc>
          <w:tcPr>
            <w:tcW w:w="801" w:type="dxa"/>
          </w:tcPr>
          <w:p w14:paraId="6DD15141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Cs/>
                <w:noProof/>
                <w:sz w:val="12"/>
                <w:szCs w:val="12"/>
              </w:rPr>
              <w:t>Latrine</w:t>
            </w:r>
          </w:p>
        </w:tc>
        <w:tc>
          <w:tcPr>
            <w:tcW w:w="1843" w:type="dxa"/>
          </w:tcPr>
          <w:p w14:paraId="12271670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8A1EAA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8A1EAA">
              <w:rPr>
                <w:noProof/>
                <w:sz w:val="12"/>
                <w:szCs w:val="12"/>
                <w:vertAlign w:val="subscript"/>
              </w:rPr>
              <w:t>2</w:t>
            </w:r>
          </w:p>
          <w:p w14:paraId="009488DA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1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5D52D595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4DD88C6C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78FE1A1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35CFA186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797468D1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1E623A6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74F24562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2½  </w:t>
            </w:r>
          </w:p>
        </w:tc>
        <w:tc>
          <w:tcPr>
            <w:tcW w:w="817" w:type="dxa"/>
          </w:tcPr>
          <w:p w14:paraId="0D5CB5A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38B13ADB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62B4A7BC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52F21A89" w14:textId="77777777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4793BD5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09D3FF50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9/286</w:t>
            </w:r>
          </w:p>
        </w:tc>
        <w:tc>
          <w:tcPr>
            <w:tcW w:w="1417" w:type="dxa"/>
          </w:tcPr>
          <w:p w14:paraId="24F65CD5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0/243</w:t>
            </w:r>
          </w:p>
        </w:tc>
        <w:tc>
          <w:tcPr>
            <w:tcW w:w="1727" w:type="dxa"/>
          </w:tcPr>
          <w:p w14:paraId="1A5416C5" w14:textId="7611B4DD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·10 (0·67-1·83)</w:t>
            </w:r>
          </w:p>
        </w:tc>
      </w:tr>
      <w:tr w:rsidR="00381BD4" w:rsidRPr="001A08A1" w14:paraId="0B20F57A" w14:textId="77777777" w:rsidTr="00656C69">
        <w:trPr>
          <w:tblHeader/>
        </w:trPr>
        <w:tc>
          <w:tcPr>
            <w:tcW w:w="1017" w:type="dxa"/>
          </w:tcPr>
          <w:p w14:paraId="6BF58670" w14:textId="7027924F" w:rsidR="00381BD4" w:rsidRPr="001A08A1" w:rsidRDefault="00381BD4" w:rsidP="00A445C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a Silva et al., 19</w:t>
            </w:r>
            <w:r w:rsidR="00903E34">
              <w:rPr>
                <w:noProof/>
                <w:sz w:val="12"/>
                <w:szCs w:val="12"/>
              </w:rPr>
              <w:t>97</w:t>
            </w:r>
            <w:r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kYSBTaWx2YTwvQXV0aG9yPjxZZWFyPjE5OTc8L1llYXI+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kYSBTaWx2YTwvQXV0aG9yPjxZZWFyPjE5OTc8L1llYXI+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5" w:tooltip="da Silva, 1997 #340" w:history="1">
              <w:r w:rsidR="00A445CD">
                <w:rPr>
                  <w:noProof/>
                  <w:sz w:val="12"/>
                  <w:szCs w:val="12"/>
                </w:rPr>
                <w:t>5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45335A1E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Cross-sectional descriptive survey in Serrano, Cururupu, Brazil</w:t>
            </w:r>
          </w:p>
        </w:tc>
        <w:tc>
          <w:tcPr>
            <w:tcW w:w="1216" w:type="dxa"/>
          </w:tcPr>
          <w:p w14:paraId="688343BE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294 </w:t>
            </w:r>
            <w:r w:rsidRPr="001A08A1">
              <w:rPr>
                <w:i/>
                <w:noProof/>
                <w:sz w:val="12"/>
                <w:szCs w:val="12"/>
              </w:rPr>
              <w:t>(systematically sampled from the population of Serrano)</w:t>
            </w:r>
          </w:p>
        </w:tc>
        <w:tc>
          <w:tcPr>
            <w:tcW w:w="801" w:type="dxa"/>
          </w:tcPr>
          <w:p w14:paraId="0ECACA16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Cesspool/Septic tank</w:t>
            </w:r>
          </w:p>
        </w:tc>
        <w:tc>
          <w:tcPr>
            <w:tcW w:w="1843" w:type="dxa"/>
          </w:tcPr>
          <w:p w14:paraId="14B75D5A" w14:textId="7329EB1A" w:rsidR="00381BD4" w:rsidRPr="008A1EAA" w:rsidRDefault="00381BD4" w:rsidP="00842850"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="008A1EAA">
              <w:rPr>
                <w:noProof/>
                <w:sz w:val="12"/>
                <w:szCs w:val="12"/>
              </w:rPr>
              <w:t>½</w:t>
            </w:r>
          </w:p>
          <w:p w14:paraId="5984F161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5C2CEC1B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426AA7CB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0B3E460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04CF13E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2CFC479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77B10D7A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5E5EF203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½ </w:t>
            </w:r>
          </w:p>
        </w:tc>
        <w:tc>
          <w:tcPr>
            <w:tcW w:w="817" w:type="dxa"/>
          </w:tcPr>
          <w:p w14:paraId="7B775532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2C0C65E3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2CF0C945" w14:textId="77777777" w:rsidR="000E2C9A" w:rsidRDefault="00381BD4" w:rsidP="000E2C9A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Septic tank/cesspool </w:t>
            </w:r>
            <w:r w:rsidR="000E2C9A">
              <w:rPr>
                <w:noProof/>
                <w:sz w:val="12"/>
                <w:szCs w:val="12"/>
              </w:rPr>
              <w:t>Adults and children</w:t>
            </w:r>
          </w:p>
          <w:p w14:paraId="5AE29E02" w14:textId="01165809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42D48DB1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69/213</w:t>
            </w:r>
          </w:p>
        </w:tc>
        <w:tc>
          <w:tcPr>
            <w:tcW w:w="1417" w:type="dxa"/>
          </w:tcPr>
          <w:p w14:paraId="6F4C8668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/10</w:t>
            </w:r>
          </w:p>
        </w:tc>
        <w:tc>
          <w:tcPr>
            <w:tcW w:w="1727" w:type="dxa"/>
          </w:tcPr>
          <w:p w14:paraId="65CD2C14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·62 (0·35-7·57)</w:t>
            </w:r>
          </w:p>
        </w:tc>
      </w:tr>
      <w:tr w:rsidR="00381BD4" w:rsidRPr="001A08A1" w14:paraId="0BB40650" w14:textId="77777777" w:rsidTr="00656C69">
        <w:trPr>
          <w:trHeight w:val="490"/>
          <w:tblHeader/>
        </w:trPr>
        <w:tc>
          <w:tcPr>
            <w:tcW w:w="1017" w:type="dxa"/>
            <w:vMerge w:val="restart"/>
          </w:tcPr>
          <w:p w14:paraId="0A76069E" w14:textId="333DAC7B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lastRenderedPageBreak/>
              <w:t>Farooq et al., 1966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GYXJvb3E8L0F1dGhvcj48WWVhcj4xOTY2PC9ZZWFyPjxS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GYXJvb3E8L0F1dGhvcj48WWVhcj4xOTY2PC9ZZWFyPjxS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6" w:tooltip="Farooq, 1966 #286" w:history="1">
              <w:r w:rsidR="00A445CD">
                <w:rPr>
                  <w:noProof/>
                  <w:sz w:val="12"/>
                  <w:szCs w:val="12"/>
                </w:rPr>
                <w:t>6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  <w:vMerge w:val="restart"/>
          </w:tcPr>
          <w:p w14:paraId="6CE87ED6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scriptive survey in the Egypt-49 project area, Egypt</w:t>
            </w:r>
          </w:p>
        </w:tc>
        <w:tc>
          <w:tcPr>
            <w:tcW w:w="1216" w:type="dxa"/>
            <w:vMerge w:val="restart"/>
          </w:tcPr>
          <w:p w14:paraId="542B9625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3,572</w:t>
            </w:r>
          </w:p>
          <w:p w14:paraId="272BFA96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random sample of individuals living in the areas)</w:t>
            </w:r>
          </w:p>
        </w:tc>
        <w:tc>
          <w:tcPr>
            <w:tcW w:w="801" w:type="dxa"/>
            <w:vMerge w:val="restart"/>
          </w:tcPr>
          <w:p w14:paraId="5D390A9B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</w:tc>
        <w:tc>
          <w:tcPr>
            <w:tcW w:w="1843" w:type="dxa"/>
            <w:vMerge w:val="restart"/>
          </w:tcPr>
          <w:p w14:paraId="7058CC66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19A65B12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8A1EAA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8A1EAA">
              <w:rPr>
                <w:noProof/>
                <w:sz w:val="12"/>
                <w:szCs w:val="12"/>
                <w:vertAlign w:val="subscript"/>
              </w:rPr>
              <w:t>3</w:t>
            </w:r>
          </w:p>
          <w:p w14:paraId="1E007850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WASH assessment:</w:t>
            </w:r>
            <w:r w:rsidRPr="001A08A1">
              <w:rPr>
                <w:noProof/>
                <w:sz w:val="12"/>
                <w:szCs w:val="12"/>
              </w:rPr>
              <w:t xml:space="preserve"> 0</w:t>
            </w:r>
          </w:p>
          <w:p w14:paraId="13146670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0AA9435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+1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7B046D99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73ED7732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7802B9AA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1B999C61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3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3</w:t>
            </w:r>
          </w:p>
        </w:tc>
        <w:tc>
          <w:tcPr>
            <w:tcW w:w="817" w:type="dxa"/>
            <w:vMerge w:val="restart"/>
          </w:tcPr>
          <w:p w14:paraId="6F11052F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7B00D501" w14:textId="77777777" w:rsidR="00381BD4" w:rsidRPr="001A08A1" w:rsidRDefault="00381BD4" w:rsidP="00601FF3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rea 1 - Project area</w:t>
            </w:r>
          </w:p>
        </w:tc>
        <w:tc>
          <w:tcPr>
            <w:tcW w:w="1490" w:type="dxa"/>
          </w:tcPr>
          <w:p w14:paraId="7F728C0A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2C662B31" w14:textId="77777777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687350F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frica</w:t>
            </w:r>
          </w:p>
        </w:tc>
        <w:tc>
          <w:tcPr>
            <w:tcW w:w="1418" w:type="dxa"/>
          </w:tcPr>
          <w:p w14:paraId="2AF62551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211/6224</w:t>
            </w:r>
          </w:p>
        </w:tc>
        <w:tc>
          <w:tcPr>
            <w:tcW w:w="1417" w:type="dxa"/>
          </w:tcPr>
          <w:p w14:paraId="40026B7E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475/2876</w:t>
            </w:r>
          </w:p>
        </w:tc>
        <w:tc>
          <w:tcPr>
            <w:tcW w:w="1727" w:type="dxa"/>
          </w:tcPr>
          <w:p w14:paraId="37E29D29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38 (0·35-0·41)</w:t>
            </w:r>
          </w:p>
        </w:tc>
      </w:tr>
      <w:tr w:rsidR="00381BD4" w:rsidRPr="001A08A1" w14:paraId="6F0AB5E3" w14:textId="77777777" w:rsidTr="00656C69">
        <w:trPr>
          <w:trHeight w:val="486"/>
          <w:tblHeader/>
        </w:trPr>
        <w:tc>
          <w:tcPr>
            <w:tcW w:w="1017" w:type="dxa"/>
            <w:vMerge/>
          </w:tcPr>
          <w:p w14:paraId="1462EB6E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31EE8F90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14FB472D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01" w:type="dxa"/>
            <w:vMerge/>
          </w:tcPr>
          <w:p w14:paraId="06E636D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843" w:type="dxa"/>
            <w:vMerge/>
          </w:tcPr>
          <w:p w14:paraId="48D246AC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17" w:type="dxa"/>
            <w:vMerge/>
          </w:tcPr>
          <w:p w14:paraId="45EDFE4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030" w:type="dxa"/>
          </w:tcPr>
          <w:p w14:paraId="56413380" w14:textId="77777777" w:rsidR="00381BD4" w:rsidRPr="001A08A1" w:rsidRDefault="00381BD4" w:rsidP="00601FF3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rea 2 - Rural division</w:t>
            </w:r>
          </w:p>
        </w:tc>
        <w:tc>
          <w:tcPr>
            <w:tcW w:w="1490" w:type="dxa"/>
          </w:tcPr>
          <w:p w14:paraId="1FA24FD5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6693C972" w14:textId="77777777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30DD5C7F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frica</w:t>
            </w:r>
          </w:p>
        </w:tc>
        <w:tc>
          <w:tcPr>
            <w:tcW w:w="1418" w:type="dxa"/>
          </w:tcPr>
          <w:p w14:paraId="37323DDE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23/1357</w:t>
            </w:r>
          </w:p>
        </w:tc>
        <w:tc>
          <w:tcPr>
            <w:tcW w:w="1417" w:type="dxa"/>
          </w:tcPr>
          <w:p w14:paraId="1D7C3D4D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681/1889</w:t>
            </w:r>
          </w:p>
        </w:tc>
        <w:tc>
          <w:tcPr>
            <w:tcW w:w="1727" w:type="dxa"/>
          </w:tcPr>
          <w:p w14:paraId="424869AC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46 (0·39-0·54)</w:t>
            </w:r>
          </w:p>
        </w:tc>
      </w:tr>
      <w:tr w:rsidR="00381BD4" w:rsidRPr="001A08A1" w14:paraId="159BFEBA" w14:textId="77777777" w:rsidTr="00656C69">
        <w:trPr>
          <w:trHeight w:val="486"/>
          <w:tblHeader/>
        </w:trPr>
        <w:tc>
          <w:tcPr>
            <w:tcW w:w="1017" w:type="dxa"/>
            <w:vMerge/>
          </w:tcPr>
          <w:p w14:paraId="08F0AD7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143B8C91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63F67E72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01" w:type="dxa"/>
            <w:vMerge/>
          </w:tcPr>
          <w:p w14:paraId="025DC01F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843" w:type="dxa"/>
            <w:vMerge/>
          </w:tcPr>
          <w:p w14:paraId="61A01D8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17" w:type="dxa"/>
            <w:vMerge/>
          </w:tcPr>
          <w:p w14:paraId="5699D40E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030" w:type="dxa"/>
          </w:tcPr>
          <w:p w14:paraId="66691246" w14:textId="77777777" w:rsidR="00381BD4" w:rsidRPr="001A08A1" w:rsidRDefault="00381BD4" w:rsidP="00601FF3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rea 3 - Urban division</w:t>
            </w:r>
          </w:p>
        </w:tc>
        <w:tc>
          <w:tcPr>
            <w:tcW w:w="1490" w:type="dxa"/>
          </w:tcPr>
          <w:p w14:paraId="52C3600C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4EA401AA" w14:textId="77777777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2C48903E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frica</w:t>
            </w:r>
          </w:p>
        </w:tc>
        <w:tc>
          <w:tcPr>
            <w:tcW w:w="1418" w:type="dxa"/>
          </w:tcPr>
          <w:p w14:paraId="76D252DE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461/3046</w:t>
            </w:r>
          </w:p>
        </w:tc>
        <w:tc>
          <w:tcPr>
            <w:tcW w:w="1417" w:type="dxa"/>
          </w:tcPr>
          <w:p w14:paraId="7DC1FF43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4/41</w:t>
            </w:r>
          </w:p>
        </w:tc>
        <w:tc>
          <w:tcPr>
            <w:tcW w:w="1727" w:type="dxa"/>
          </w:tcPr>
          <w:p w14:paraId="166AADD8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18 (0·11-0·29)</w:t>
            </w:r>
          </w:p>
        </w:tc>
      </w:tr>
      <w:tr w:rsidR="00381BD4" w:rsidRPr="001A08A1" w14:paraId="057900A8" w14:textId="77777777" w:rsidTr="00656C69">
        <w:trPr>
          <w:trHeight w:val="486"/>
          <w:tblHeader/>
        </w:trPr>
        <w:tc>
          <w:tcPr>
            <w:tcW w:w="1017" w:type="dxa"/>
            <w:vMerge/>
          </w:tcPr>
          <w:p w14:paraId="1C87F572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26DFE20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5D4495AE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01" w:type="dxa"/>
            <w:vMerge/>
          </w:tcPr>
          <w:p w14:paraId="2B2F2E6C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843" w:type="dxa"/>
            <w:vMerge/>
          </w:tcPr>
          <w:p w14:paraId="4C14A286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17" w:type="dxa"/>
            <w:vMerge/>
          </w:tcPr>
          <w:p w14:paraId="4EABDED9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030" w:type="dxa"/>
          </w:tcPr>
          <w:p w14:paraId="32910173" w14:textId="77777777" w:rsidR="00381BD4" w:rsidRPr="001A08A1" w:rsidRDefault="00381BD4" w:rsidP="00601FF3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rea 4 - Reclamation division</w:t>
            </w:r>
          </w:p>
        </w:tc>
        <w:tc>
          <w:tcPr>
            <w:tcW w:w="1490" w:type="dxa"/>
          </w:tcPr>
          <w:p w14:paraId="6CA46A9F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04E0BC24" w14:textId="77777777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7A9B3A63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frica</w:t>
            </w:r>
          </w:p>
        </w:tc>
        <w:tc>
          <w:tcPr>
            <w:tcW w:w="1418" w:type="dxa"/>
          </w:tcPr>
          <w:p w14:paraId="301BE612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77/1346</w:t>
            </w:r>
          </w:p>
        </w:tc>
        <w:tc>
          <w:tcPr>
            <w:tcW w:w="1417" w:type="dxa"/>
          </w:tcPr>
          <w:p w14:paraId="39560EFD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81/201</w:t>
            </w:r>
          </w:p>
        </w:tc>
        <w:tc>
          <w:tcPr>
            <w:tcW w:w="1727" w:type="dxa"/>
          </w:tcPr>
          <w:p w14:paraId="3589E092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33 (0·24-0·44)</w:t>
            </w:r>
          </w:p>
        </w:tc>
      </w:tr>
      <w:tr w:rsidR="00381BD4" w:rsidRPr="001A08A1" w14:paraId="097E37D0" w14:textId="77777777" w:rsidTr="00656C69">
        <w:trPr>
          <w:trHeight w:val="486"/>
          <w:tblHeader/>
        </w:trPr>
        <w:tc>
          <w:tcPr>
            <w:tcW w:w="1017" w:type="dxa"/>
            <w:vMerge/>
          </w:tcPr>
          <w:p w14:paraId="0E1AE8AD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395CFECD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26BD543E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01" w:type="dxa"/>
            <w:vMerge/>
          </w:tcPr>
          <w:p w14:paraId="48559A0D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843" w:type="dxa"/>
            <w:vMerge/>
          </w:tcPr>
          <w:p w14:paraId="1703C229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17" w:type="dxa"/>
            <w:vMerge/>
          </w:tcPr>
          <w:p w14:paraId="063C65C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030" w:type="dxa"/>
          </w:tcPr>
          <w:p w14:paraId="561956B0" w14:textId="77777777" w:rsidR="00381BD4" w:rsidRPr="001A08A1" w:rsidRDefault="00381BD4" w:rsidP="00601FF3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rea 5 - Control division</w:t>
            </w:r>
          </w:p>
        </w:tc>
        <w:tc>
          <w:tcPr>
            <w:tcW w:w="1490" w:type="dxa"/>
          </w:tcPr>
          <w:p w14:paraId="443733F9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3C9E5B57" w14:textId="77777777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14D1ABD4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frica</w:t>
            </w:r>
          </w:p>
        </w:tc>
        <w:tc>
          <w:tcPr>
            <w:tcW w:w="1418" w:type="dxa"/>
          </w:tcPr>
          <w:p w14:paraId="4AB9ABB9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50/475</w:t>
            </w:r>
          </w:p>
        </w:tc>
        <w:tc>
          <w:tcPr>
            <w:tcW w:w="1417" w:type="dxa"/>
          </w:tcPr>
          <w:p w14:paraId="4FFDAB87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678/746</w:t>
            </w:r>
          </w:p>
        </w:tc>
        <w:tc>
          <w:tcPr>
            <w:tcW w:w="1727" w:type="dxa"/>
          </w:tcPr>
          <w:p w14:paraId="51AA3348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81 (0·68-0·96)</w:t>
            </w:r>
          </w:p>
        </w:tc>
      </w:tr>
      <w:tr w:rsidR="00381BD4" w:rsidRPr="001A08A1" w14:paraId="11982AA4" w14:textId="77777777" w:rsidTr="00656C69">
        <w:trPr>
          <w:tblHeader/>
        </w:trPr>
        <w:tc>
          <w:tcPr>
            <w:tcW w:w="1017" w:type="dxa"/>
          </w:tcPr>
          <w:p w14:paraId="4A2FD432" w14:textId="20D831C7" w:rsidR="00381BD4" w:rsidRPr="001A08A1" w:rsidRDefault="00381BD4" w:rsidP="00A445C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Firmo et al., 1996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GaXJtbzwvQXV0aG9yPjxZZWFyPjE5OTY8L1llYXI+PFJl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GaXJtbzwvQXV0aG9yPjxZZWFyPjE5OTY8L1llYXI+PFJl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7" w:tooltip="Firmo, 1996 #321" w:history="1">
              <w:r w:rsidR="00A445CD">
                <w:rPr>
                  <w:noProof/>
                  <w:sz w:val="12"/>
                  <w:szCs w:val="12"/>
                </w:rPr>
                <w:t>7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27EC4D6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Case-control survey in Gorduras, Minas Gerais, Brazil</w:t>
            </w:r>
          </w:p>
        </w:tc>
        <w:tc>
          <w:tcPr>
            <w:tcW w:w="1216" w:type="dxa"/>
          </w:tcPr>
          <w:p w14:paraId="5871DDF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916*</w:t>
            </w:r>
          </w:p>
          <w:p w14:paraId="235DB81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households selected randomly and all residents in these households were eligible for inclusion)</w:t>
            </w:r>
          </w:p>
        </w:tc>
        <w:tc>
          <w:tcPr>
            <w:tcW w:w="801" w:type="dxa"/>
          </w:tcPr>
          <w:p w14:paraId="5D6BC58F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ewerage</w:t>
            </w:r>
          </w:p>
        </w:tc>
        <w:tc>
          <w:tcPr>
            <w:tcW w:w="1843" w:type="dxa"/>
          </w:tcPr>
          <w:p w14:paraId="0A86E72E" w14:textId="52F2602B" w:rsidR="00381BD4" w:rsidRPr="008A1EAA" w:rsidRDefault="00381BD4" w:rsidP="00842850"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="008A1EAA">
              <w:rPr>
                <w:noProof/>
                <w:sz w:val="12"/>
                <w:szCs w:val="12"/>
              </w:rPr>
              <w:t>½</w:t>
            </w:r>
          </w:p>
          <w:p w14:paraId="745F7639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8A1EAA">
              <w:rPr>
                <w:noProof/>
                <w:sz w:val="12"/>
                <w:szCs w:val="12"/>
                <w:vertAlign w:val="superscript"/>
              </w:rPr>
              <w:t>2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8A1EAA">
              <w:rPr>
                <w:noProof/>
                <w:sz w:val="12"/>
                <w:szCs w:val="12"/>
                <w:vertAlign w:val="subscript"/>
              </w:rPr>
              <w:t>3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0D47507C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3E76E8E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6088F854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01AB97F2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2EF0C1D5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548D495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36103E8F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2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5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6</w:t>
            </w:r>
          </w:p>
        </w:tc>
        <w:tc>
          <w:tcPr>
            <w:tcW w:w="817" w:type="dxa"/>
          </w:tcPr>
          <w:p w14:paraId="283CB30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3BAD5E39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1C353829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ewerage</w:t>
            </w:r>
          </w:p>
          <w:p w14:paraId="2222DD2B" w14:textId="77777777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40B83FE1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77778369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408/421</w:t>
            </w:r>
          </w:p>
        </w:tc>
        <w:tc>
          <w:tcPr>
            <w:tcW w:w="1417" w:type="dxa"/>
          </w:tcPr>
          <w:p w14:paraId="3EF949D5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43/44</w:t>
            </w:r>
          </w:p>
        </w:tc>
        <w:tc>
          <w:tcPr>
            <w:tcW w:w="1727" w:type="dxa"/>
          </w:tcPr>
          <w:p w14:paraId="7C923F6D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99 (0·64-1·54)</w:t>
            </w:r>
          </w:p>
        </w:tc>
      </w:tr>
      <w:tr w:rsidR="00381BD4" w:rsidRPr="001A08A1" w14:paraId="50B6F108" w14:textId="77777777" w:rsidTr="00656C69">
        <w:trPr>
          <w:tblHeader/>
        </w:trPr>
        <w:tc>
          <w:tcPr>
            <w:tcW w:w="1017" w:type="dxa"/>
          </w:tcPr>
          <w:p w14:paraId="15A89ABD" w14:textId="4457BE83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Fürst et al., 2013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/>
            </w:r>
            <w:r w:rsidR="00A445CD">
              <w:rPr>
                <w:noProof/>
                <w:sz w:val="12"/>
                <w:szCs w:val="12"/>
              </w:rPr>
              <w:instrText xml:space="preserve"> ADDIN EN.CITE &lt;EndNote&gt;&lt;Cite&gt;&lt;Author&gt;Furst&lt;/Author&gt;&lt;Year&gt;2013&lt;/Year&gt;&lt;RecNum&gt;454&lt;/RecNum&gt;&lt;DisplayText&gt;[8]&lt;/DisplayText&gt;&lt;record&gt;&lt;rec-number&gt;454&lt;/rec-number&gt;&lt;foreign-keys&gt;&lt;key app="EN" db-id="500exfsf10fxriedtdm5expfv0zwdddape25" timestamp="1394016301"&gt;454&lt;/key&gt;&lt;/foreign-keys&gt;&lt;ref-type name="Journal Article"&gt;17&lt;/ref-type&gt;&lt;contributors&gt;&lt;authors&gt;&lt;author&gt;Fürst, T.&lt;/author&gt;&lt;author&gt;Ouattara, M.&lt;/author&gt;&lt;author&gt;Silué, K. D.&lt;/author&gt;&lt;author&gt;N&amp;apos;Goran, D. N.&lt;/author&gt;&lt;author&gt;Adiossan, L. G.&lt;/author&gt;&lt;author&gt;Bogoch,, II&lt;/author&gt;&lt;author&gt;N&amp;apos;Guessan, Y.&lt;/author&gt;&lt;author&gt;Kone, S.&lt;/author&gt;&lt;author&gt;Utzinger, J.&lt;/author&gt;&lt;author&gt;N&amp;apos;Goran, E. K.&lt;/author&gt;&lt;/authors&gt;&lt;/contributors&gt;&lt;auth-address&gt;Department of Epidemiology and Public Health, Swiss Tropical and Public Health Institute, Basel, Switzerland.&lt;/auth-address&gt;&lt;titles&gt;&lt;title&gt;Scope and limits of an anamnestic questionnaire in a control-induced low-endemicity helminthiasis setting in south-central Côte d&amp;apos;Ivoire&lt;/title&gt;&lt;secondary-title&gt;PLoS One&lt;/secondary-title&gt;&lt;alt-title&gt;PloS one&lt;/alt-title&gt;&lt;/titles&gt;&lt;periodical&gt;&lt;full-title&gt;PloS One&lt;/full-title&gt;&lt;abbr-1&gt;PLoS One&lt;/abbr-1&gt;&lt;abbr-2&gt;PLoS One&lt;/abbr-2&gt;&lt;/periodical&gt;&lt;alt-periodical&gt;&lt;full-title&gt;PloS One&lt;/full-title&gt;&lt;abbr-1&gt;PLoS One&lt;/abbr-1&gt;&lt;abbr-2&gt;PLoS One&lt;/abbr-2&gt;&lt;/alt-periodical&gt;&lt;pages&gt;e64380&lt;/pages&gt;&lt;volume&gt;8&lt;/volume&gt;&lt;number&gt;6&lt;/number&gt;&lt;edition&gt;2013/06/12&lt;/edition&gt;&lt;dates&gt;&lt;year&gt;2013&lt;/year&gt;&lt;/dates&gt;&lt;isbn&gt;1932-6203 (Electronic)&amp;#xD;1932-6203 (Linking)&lt;/isbn&gt;&lt;accession-num&gt;23755120&lt;/accession-num&gt;&lt;urls&gt;&lt;/urls&gt;&lt;custom2&gt;PMC3670890&lt;/custom2&gt;&lt;electronic-resource-num&gt;10.1371/journal.pone.0064380&lt;/electronic-resource-num&gt;&lt;/record&gt;&lt;/Cite&gt;&lt;/EndNote&gt;</w:instrText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8" w:tooltip="Fürst, 2013 #454" w:history="1">
              <w:r w:rsidR="00A445CD">
                <w:rPr>
                  <w:noProof/>
                  <w:sz w:val="12"/>
                  <w:szCs w:val="12"/>
                </w:rPr>
                <w:t>8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0045113E" w14:textId="77777777" w:rsidR="00381BD4" w:rsidRPr="001A08A1" w:rsidRDefault="00381BD4" w:rsidP="00CF518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scriptive survey as part of the Taabo health demographic surveillance system, in south-central Côte d'Ivoire</w:t>
            </w:r>
          </w:p>
        </w:tc>
        <w:tc>
          <w:tcPr>
            <w:tcW w:w="1216" w:type="dxa"/>
          </w:tcPr>
          <w:p w14:paraId="166EC8BB" w14:textId="77777777" w:rsidR="00381BD4" w:rsidRPr="001A08A1" w:rsidRDefault="00381BD4" w:rsidP="00CF518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95</w:t>
            </w:r>
          </w:p>
          <w:p w14:paraId="33176E99" w14:textId="7EC12625" w:rsidR="00381BD4" w:rsidRPr="001A08A1" w:rsidRDefault="00381BD4" w:rsidP="00CF518D">
            <w:pPr>
              <w:rPr>
                <w:i/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</w:t>
            </w:r>
            <w:r w:rsidR="00DE16C5">
              <w:rPr>
                <w:i/>
                <w:noProof/>
                <w:sz w:val="12"/>
                <w:szCs w:val="12"/>
              </w:rPr>
              <w:t xml:space="preserve">adults in a </w:t>
            </w:r>
            <w:r w:rsidRPr="001A08A1">
              <w:rPr>
                <w:i/>
                <w:noProof/>
                <w:sz w:val="12"/>
                <w:szCs w:val="12"/>
              </w:rPr>
              <w:t>stratified random sample of approximately 7% of households in the area of the Taabo health demographic surveillance system)</w:t>
            </w:r>
          </w:p>
        </w:tc>
        <w:tc>
          <w:tcPr>
            <w:tcW w:w="801" w:type="dxa"/>
          </w:tcPr>
          <w:p w14:paraId="24FAB40F" w14:textId="77777777" w:rsidR="00381BD4" w:rsidRPr="001A08A1" w:rsidRDefault="00381BD4" w:rsidP="00CF518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 with cement floor or flush toilet</w:t>
            </w:r>
          </w:p>
        </w:tc>
        <w:tc>
          <w:tcPr>
            <w:tcW w:w="1843" w:type="dxa"/>
          </w:tcPr>
          <w:p w14:paraId="40DA5A12" w14:textId="205DEDE3" w:rsidR="00381BD4" w:rsidRPr="001A08A1" w:rsidRDefault="00381BD4" w:rsidP="00C4125E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="008A1EAA">
              <w:rPr>
                <w:noProof/>
                <w:sz w:val="12"/>
                <w:szCs w:val="12"/>
              </w:rPr>
              <w:t>½</w:t>
            </w:r>
          </w:p>
          <w:p w14:paraId="13BE4E57" w14:textId="77777777" w:rsidR="00381BD4" w:rsidRPr="001A08A1" w:rsidRDefault="00381BD4" w:rsidP="00C4125E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8A1EAA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8A1EAA">
              <w:rPr>
                <w:noProof/>
                <w:sz w:val="12"/>
                <w:szCs w:val="12"/>
                <w:vertAlign w:val="subscript"/>
              </w:rPr>
              <w:t>3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06D0255E" w14:textId="77777777" w:rsidR="00381BD4" w:rsidRPr="001A08A1" w:rsidRDefault="00381BD4" w:rsidP="00C4125E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7A363EBE" w14:textId="77777777" w:rsidR="00381BD4" w:rsidRPr="001A08A1" w:rsidRDefault="00381BD4" w:rsidP="00C4125E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0E11F6B0" w14:textId="77777777" w:rsidR="00381BD4" w:rsidRPr="001A08A1" w:rsidRDefault="00381BD4" w:rsidP="00C4125E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6231748F" w14:textId="77777777" w:rsidR="00381BD4" w:rsidRPr="001A08A1" w:rsidRDefault="00381BD4" w:rsidP="00C4125E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E517BC0" w14:textId="77777777" w:rsidR="00381BD4" w:rsidRPr="001A08A1" w:rsidRDefault="00381BD4" w:rsidP="00C4125E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37053A82" w14:textId="77777777" w:rsidR="00381BD4" w:rsidRPr="001A08A1" w:rsidRDefault="00381BD4" w:rsidP="00C4125E">
            <w:pPr>
              <w:rPr>
                <w:noProof/>
                <w:sz w:val="12"/>
                <w:szCs w:val="12"/>
              </w:rPr>
            </w:pPr>
          </w:p>
          <w:p w14:paraId="5EA26B2F" w14:textId="77777777" w:rsidR="00381BD4" w:rsidRPr="001A08A1" w:rsidRDefault="00381BD4" w:rsidP="00C4125E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1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5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6</w:t>
            </w:r>
          </w:p>
        </w:tc>
        <w:tc>
          <w:tcPr>
            <w:tcW w:w="817" w:type="dxa"/>
          </w:tcPr>
          <w:p w14:paraId="17F6E1BD" w14:textId="70B22351" w:rsidR="00381BD4" w:rsidRPr="001A08A1" w:rsidRDefault="00381BD4" w:rsidP="00B64DB5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2x2 </w:t>
            </w:r>
            <w:r w:rsidR="00B64DB5" w:rsidRPr="001A08A1">
              <w:rPr>
                <w:noProof/>
                <w:sz w:val="12"/>
                <w:szCs w:val="12"/>
              </w:rPr>
              <w:t>table</w:t>
            </w:r>
            <w:r w:rsidRPr="001A08A1">
              <w:rPr>
                <w:noProof/>
                <w:sz w:val="12"/>
                <w:szCs w:val="12"/>
              </w:rPr>
              <w:t xml:space="preserve"> supplied by the authors</w:t>
            </w:r>
          </w:p>
        </w:tc>
        <w:tc>
          <w:tcPr>
            <w:tcW w:w="1030" w:type="dxa"/>
          </w:tcPr>
          <w:p w14:paraId="753EC634" w14:textId="77777777" w:rsidR="00381BD4" w:rsidRPr="001A08A1" w:rsidRDefault="00381BD4" w:rsidP="00CF518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29908FF3" w14:textId="77777777" w:rsidR="00381BD4" w:rsidRPr="001A08A1" w:rsidRDefault="00381BD4" w:rsidP="00CF518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Latrine or flush toilet </w:t>
            </w:r>
          </w:p>
          <w:p w14:paraId="2E8B75D1" w14:textId="77777777" w:rsidR="000E2C9A" w:rsidRDefault="000E2C9A" w:rsidP="00CF518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</w:t>
            </w:r>
          </w:p>
          <w:p w14:paraId="29EF1B78" w14:textId="77777777" w:rsidR="00381BD4" w:rsidRPr="001A08A1" w:rsidRDefault="00381BD4" w:rsidP="00CF518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frica</w:t>
            </w:r>
          </w:p>
        </w:tc>
        <w:tc>
          <w:tcPr>
            <w:tcW w:w="1418" w:type="dxa"/>
          </w:tcPr>
          <w:p w14:paraId="54FD9B4A" w14:textId="77777777" w:rsidR="00381BD4" w:rsidRPr="001A08A1" w:rsidRDefault="00381BD4" w:rsidP="00C4125E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/66</w:t>
            </w:r>
          </w:p>
        </w:tc>
        <w:tc>
          <w:tcPr>
            <w:tcW w:w="1417" w:type="dxa"/>
          </w:tcPr>
          <w:p w14:paraId="203B57C7" w14:textId="77777777" w:rsidR="00381BD4" w:rsidRPr="001A08A1" w:rsidRDefault="00381BD4" w:rsidP="00CF518D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/125</w:t>
            </w:r>
          </w:p>
        </w:tc>
        <w:tc>
          <w:tcPr>
            <w:tcW w:w="1727" w:type="dxa"/>
          </w:tcPr>
          <w:p w14:paraId="1FA3245E" w14:textId="033EE726" w:rsidR="00381BD4" w:rsidRPr="001A08A1" w:rsidRDefault="00381BD4" w:rsidP="00CF518D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63 (0·06-6·19)</w:t>
            </w:r>
          </w:p>
        </w:tc>
      </w:tr>
      <w:tr w:rsidR="00381BD4" w:rsidRPr="001A08A1" w14:paraId="641553B7" w14:textId="77777777" w:rsidTr="00656C69">
        <w:trPr>
          <w:tblHeader/>
        </w:trPr>
        <w:tc>
          <w:tcPr>
            <w:tcW w:w="1017" w:type="dxa"/>
          </w:tcPr>
          <w:p w14:paraId="1549934E" w14:textId="4B654D21" w:rsidR="00381BD4" w:rsidRPr="001A08A1" w:rsidRDefault="004379F0" w:rsidP="00A445CD">
            <w:pPr>
              <w:rPr>
                <w:noProof/>
                <w:sz w:val="12"/>
                <w:szCs w:val="12"/>
              </w:rPr>
            </w:pPr>
            <w:r w:rsidRPr="004379F0">
              <w:rPr>
                <w:noProof/>
                <w:sz w:val="12"/>
                <w:szCs w:val="12"/>
              </w:rPr>
              <w:t>Guimarães</w:t>
            </w:r>
            <w:r>
              <w:rPr>
                <w:noProof/>
                <w:sz w:val="12"/>
                <w:szCs w:val="12"/>
              </w:rPr>
              <w:t xml:space="preserve"> </w:t>
            </w:r>
            <w:r w:rsidR="00903E34">
              <w:rPr>
                <w:noProof/>
                <w:sz w:val="12"/>
                <w:szCs w:val="12"/>
              </w:rPr>
              <w:t>et al., 1985</w:t>
            </w:r>
            <w:r w:rsidR="00A4723E">
              <w:rPr>
                <w:noProof/>
                <w:sz w:val="12"/>
                <w:szCs w:val="12"/>
              </w:rPr>
              <w:t>a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HdWltYXJhZXM8L0F1dGhvcj48WWVhcj4xOTg1PC9ZZWFy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HdWltYXJhZXM8L0F1dGhvcj48WWVhcj4xOTg1PC9ZZWFy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9" w:tooltip="Guimarães, 1985 #44" w:history="1">
              <w:r w:rsidR="00A445CD">
                <w:rPr>
                  <w:noProof/>
                  <w:sz w:val="12"/>
                  <w:szCs w:val="12"/>
                </w:rPr>
                <w:t>9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42A4D12E" w14:textId="77777777" w:rsidR="00381BD4" w:rsidRPr="001A08A1" w:rsidRDefault="00381BD4" w:rsidP="00F90F49">
            <w:pPr>
              <w:pStyle w:val="Subtitle"/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</w:pPr>
            <w:r w:rsidRPr="001A08A1"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  <w:t>Descriptive survey in Tuparece, Brazil</w:t>
            </w:r>
          </w:p>
        </w:tc>
        <w:tc>
          <w:tcPr>
            <w:tcW w:w="1216" w:type="dxa"/>
          </w:tcPr>
          <w:p w14:paraId="518482E4" w14:textId="77777777" w:rsidR="00381BD4" w:rsidRPr="001A08A1" w:rsidRDefault="00381BD4" w:rsidP="00F90F49">
            <w:pPr>
              <w:pStyle w:val="Subtitle"/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</w:pPr>
            <w:r w:rsidRPr="001A08A1"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  <w:t>745*</w:t>
            </w:r>
          </w:p>
          <w:p w14:paraId="639E52E5" w14:textId="77777777" w:rsidR="00381BD4" w:rsidRPr="001A08A1" w:rsidRDefault="00381BD4" w:rsidP="00534C21">
            <w:pPr>
              <w:pStyle w:val="Subtitle"/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</w:pPr>
            <w:r w:rsidRPr="001A08A1">
              <w:rPr>
                <w:rFonts w:eastAsiaTheme="minorHAnsi" w:cstheme="minorBidi"/>
                <w:b w:val="0"/>
                <w:i/>
                <w:iCs w:val="0"/>
                <w:noProof/>
                <w:spacing w:val="0"/>
                <w:sz w:val="12"/>
                <w:szCs w:val="12"/>
              </w:rPr>
              <w:t>(all 830 residents registered in the census were eligible for inclusion)</w:t>
            </w:r>
          </w:p>
        </w:tc>
        <w:tc>
          <w:tcPr>
            <w:tcW w:w="801" w:type="dxa"/>
          </w:tcPr>
          <w:p w14:paraId="4BDF14E0" w14:textId="77777777" w:rsidR="00381BD4" w:rsidRPr="001A08A1" w:rsidRDefault="00381BD4" w:rsidP="00F90F49">
            <w:pPr>
              <w:pStyle w:val="Subtitle"/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</w:pPr>
            <w:r w:rsidRPr="001A08A1"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  <w:t>Latrine</w:t>
            </w:r>
          </w:p>
        </w:tc>
        <w:tc>
          <w:tcPr>
            <w:tcW w:w="1843" w:type="dxa"/>
          </w:tcPr>
          <w:p w14:paraId="4830AE9D" w14:textId="7FCCE598" w:rsidR="00381BD4" w:rsidRPr="008A1EAA" w:rsidRDefault="00381BD4" w:rsidP="00553D9A"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="008A1EAA">
              <w:rPr>
                <w:noProof/>
                <w:sz w:val="12"/>
                <w:szCs w:val="12"/>
              </w:rPr>
              <w:t>½</w:t>
            </w:r>
          </w:p>
          <w:p w14:paraId="0EA7A3B1" w14:textId="77777777" w:rsidR="00381BD4" w:rsidRPr="001A08A1" w:rsidRDefault="00381BD4" w:rsidP="00553D9A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8A1EAA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8A1EAA">
              <w:rPr>
                <w:noProof/>
                <w:sz w:val="12"/>
                <w:szCs w:val="12"/>
                <w:vertAlign w:val="subscript"/>
              </w:rPr>
              <w:t>3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503F6AEE" w14:textId="77777777" w:rsidR="00381BD4" w:rsidRPr="001A08A1" w:rsidRDefault="00381BD4" w:rsidP="00553D9A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2BF61E0E" w14:textId="77777777" w:rsidR="00381BD4" w:rsidRPr="001A08A1" w:rsidRDefault="00381BD4" w:rsidP="00553D9A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BEBC0A7" w14:textId="77777777" w:rsidR="00381BD4" w:rsidRPr="001A08A1" w:rsidRDefault="00381BD4" w:rsidP="00553D9A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3E4A77AC" w14:textId="77777777" w:rsidR="00381BD4" w:rsidRPr="001A08A1" w:rsidRDefault="00381BD4" w:rsidP="00553D9A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49DDD361" w14:textId="77777777" w:rsidR="00381BD4" w:rsidRPr="001A08A1" w:rsidRDefault="00381BD4" w:rsidP="00553D9A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5E031E88" w14:textId="77777777" w:rsidR="00381BD4" w:rsidRPr="001A08A1" w:rsidRDefault="00381BD4" w:rsidP="00553D9A">
            <w:pPr>
              <w:rPr>
                <w:noProof/>
                <w:sz w:val="12"/>
                <w:szCs w:val="12"/>
              </w:rPr>
            </w:pPr>
          </w:p>
          <w:p w14:paraId="38B72FA2" w14:textId="77777777" w:rsidR="00381BD4" w:rsidRPr="001A08A1" w:rsidRDefault="00381BD4" w:rsidP="00F90F49">
            <w:pPr>
              <w:pStyle w:val="Subtitle"/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</w:pPr>
            <w:r w:rsidRPr="00903E34">
              <w:rPr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</w:t>
            </w:r>
            <w:r w:rsidRPr="00903E34">
              <w:rPr>
                <w:b w:val="0"/>
                <w:noProof/>
                <w:sz w:val="12"/>
                <w:szCs w:val="12"/>
              </w:rPr>
              <w:t>+1</w:t>
            </w:r>
            <w:r w:rsidRPr="00903E34">
              <w:rPr>
                <w:b w:val="0"/>
                <w:noProof/>
                <w:sz w:val="12"/>
                <w:szCs w:val="12"/>
                <w:vertAlign w:val="superscript"/>
              </w:rPr>
              <w:t>5</w:t>
            </w:r>
            <w:r w:rsidRPr="00903E34">
              <w:rPr>
                <w:b w:val="0"/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6</w:t>
            </w:r>
          </w:p>
        </w:tc>
        <w:tc>
          <w:tcPr>
            <w:tcW w:w="817" w:type="dxa"/>
          </w:tcPr>
          <w:p w14:paraId="66AB26BA" w14:textId="77777777" w:rsidR="00381BD4" w:rsidRPr="001A08A1" w:rsidRDefault="00381BD4" w:rsidP="00F90F49">
            <w:pPr>
              <w:pStyle w:val="Subtitle"/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</w:pPr>
            <w:r w:rsidRPr="001A08A1"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4EF99558" w14:textId="77777777" w:rsidR="00381BD4" w:rsidRPr="001A08A1" w:rsidRDefault="00381BD4" w:rsidP="00F90F49">
            <w:pPr>
              <w:pStyle w:val="Subtitle"/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</w:pPr>
            <w:r w:rsidRPr="001A08A1">
              <w:rPr>
                <w:rFonts w:eastAsiaTheme="minorHAnsi" w:cstheme="minorBidi"/>
                <w:b w:val="0"/>
                <w:iCs w:val="0"/>
                <w:noProof/>
                <w:spacing w:val="0"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443852FB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51920E3E" w14:textId="77777777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3FD42E5E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4A03950E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98/243</w:t>
            </w:r>
          </w:p>
        </w:tc>
        <w:tc>
          <w:tcPr>
            <w:tcW w:w="1417" w:type="dxa"/>
          </w:tcPr>
          <w:p w14:paraId="067A09D0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29/175</w:t>
            </w:r>
          </w:p>
        </w:tc>
        <w:tc>
          <w:tcPr>
            <w:tcW w:w="1727" w:type="dxa"/>
          </w:tcPr>
          <w:p w14:paraId="12D72E3B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·11 (0·82-1·48)</w:t>
            </w:r>
          </w:p>
        </w:tc>
      </w:tr>
      <w:tr w:rsidR="00381BD4" w:rsidRPr="001A08A1" w14:paraId="568C50AA" w14:textId="77777777" w:rsidTr="00656C69">
        <w:trPr>
          <w:tblHeader/>
        </w:trPr>
        <w:tc>
          <w:tcPr>
            <w:tcW w:w="1017" w:type="dxa"/>
          </w:tcPr>
          <w:p w14:paraId="21397BDC" w14:textId="1B0ACE25" w:rsidR="00381BD4" w:rsidRPr="001A08A1" w:rsidRDefault="004379F0" w:rsidP="00A445CD">
            <w:pPr>
              <w:rPr>
                <w:noProof/>
                <w:sz w:val="12"/>
                <w:szCs w:val="12"/>
              </w:rPr>
            </w:pPr>
            <w:r w:rsidRPr="004379F0">
              <w:rPr>
                <w:noProof/>
                <w:sz w:val="12"/>
                <w:szCs w:val="12"/>
              </w:rPr>
              <w:t>Guimarães</w:t>
            </w:r>
            <w:r>
              <w:rPr>
                <w:noProof/>
                <w:sz w:val="12"/>
                <w:szCs w:val="12"/>
              </w:rPr>
              <w:t xml:space="preserve"> </w:t>
            </w:r>
            <w:r w:rsidR="00903E34">
              <w:rPr>
                <w:noProof/>
                <w:sz w:val="12"/>
                <w:szCs w:val="12"/>
              </w:rPr>
              <w:t>et al., 1985</w:t>
            </w:r>
            <w:r w:rsidR="00A4723E">
              <w:rPr>
                <w:noProof/>
                <w:sz w:val="12"/>
                <w:szCs w:val="12"/>
              </w:rPr>
              <w:t>b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/>
            </w:r>
            <w:r w:rsidR="00A445CD">
              <w:rPr>
                <w:noProof/>
                <w:sz w:val="12"/>
                <w:szCs w:val="12"/>
              </w:rPr>
              <w:instrText xml:space="preserve"> ADDIN EN.CITE &lt;EndNote&gt;&lt;Cite&gt;&lt;Author&gt;Guimaraes&lt;/Author&gt;&lt;Year&gt;1985&lt;/Year&gt;&lt;RecNum&gt;14&lt;/RecNum&gt;&lt;DisplayText&gt;[10]&lt;/DisplayText&gt;&lt;record&gt;&lt;rec-number&gt;14&lt;/rec-number&gt;&lt;foreign-keys&gt;&lt;key app="EN" db-id="500exfsf10fxriedtdm5expfv0zwdddape25" timestamp="1383487208"&gt;14&lt;/key&gt;&lt;/foreign-keys&gt;&lt;ref-type name="Journal Article"&gt;17&lt;/ref-type&gt;&lt;contributors&gt;&lt;authors&gt;&lt;author&gt;Guimarães, M. D.; &lt;/author&gt;&lt;author&gt;Costa, M. F.; &lt;/author&gt;&lt;author&gt;de Lima, L. B.; &lt;/author&gt;&lt;author&gt;Moreira, M. A.&lt;/author&gt;&lt;/authors&gt;&lt;/contributors&gt;&lt;titles&gt;&lt;title&gt;[Clinico-epidemiological study of schistosomiasis mansoni in school children of Ilha, municipality of Arcos, MG (Brazil) 1983]&lt;/title&gt;&lt;secondary-title&gt;Rev Saude Publica&lt;/secondary-title&gt;&lt;alt-title&gt;Revista de saude publica&lt;/alt-title&gt;&lt;/titles&gt;&lt;periodical&gt;&lt;full-title&gt;Revista de Saúde Publica&lt;/full-title&gt;&lt;abbr-1&gt;Rev. Saude Publica&lt;/abbr-1&gt;&lt;abbr-2&gt;Rev Saude Publica&lt;/abbr-2&gt;&lt;/periodical&gt;&lt;alt-periodical&gt;&lt;full-title&gt;Revista de Saúde Publica&lt;/full-title&gt;&lt;abbr-1&gt;Rev. Saude Publica&lt;/abbr-1&gt;&lt;abbr-2&gt;Rev Saude Publica&lt;/abbr-2&gt;&lt;/alt-periodical&gt;&lt;pages&gt;8-17&lt;/pages&gt;&lt;volume&gt;19&lt;/volume&gt;&lt;number&gt;1&lt;/number&gt;&lt;edition&gt;1985/02/01&lt;/edition&gt;&lt;keywords&gt;&lt;keyword&gt;Adolescent&lt;/keyword&gt;&lt;keyword&gt;Brazil&lt;/keyword&gt;&lt;keyword&gt;Child&lt;/keyword&gt;&lt;keyword&gt;Humans&lt;/keyword&gt;&lt;keyword&gt;Parasite Egg Count&lt;/keyword&gt;&lt;keyword&gt;Rural Health&lt;/keyword&gt;&lt;keyword&gt;Schistosomiasis mansoni/diagnosis/ epidemiology/transmission&lt;/keyword&gt;&lt;keyword&gt;Socioeconomic Factors&lt;/keyword&gt;&lt;keyword&gt;Water Microbiology&lt;/keyword&gt;&lt;/keywords&gt;&lt;dates&gt;&lt;year&gt;1985&lt;/year&gt;&lt;pub-dates&gt;&lt;date&gt;Feb&lt;/date&gt;&lt;/pub-dates&gt;&lt;/dates&gt;&lt;orig-pub&gt;Estudo clinico-epidemiologico da esquistossomose mansoni em escolares da Ilha, municipio de Arcos, MG (Brasil), 1983.&lt;/orig-pub&gt;&lt;isbn&gt;0034-8910 (Print); 0034-8910 (Linking)&lt;/isbn&gt;&lt;accession-num&gt;3936161&lt;/accession-num&gt;&lt;urls&gt;&lt;/urls&gt;&lt;language&gt;(in Portuguese)&lt;/language&gt;&lt;/record&gt;&lt;/Cite&gt;&lt;/EndNote&gt;</w:instrText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0" w:tooltip="Guimarães, 1985 #14" w:history="1">
              <w:r w:rsidR="00A445CD">
                <w:rPr>
                  <w:noProof/>
                  <w:sz w:val="12"/>
                  <w:szCs w:val="12"/>
                </w:rPr>
                <w:t>10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35515B5F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scriptive survey of school children in Ilha, Brazil</w:t>
            </w:r>
          </w:p>
        </w:tc>
        <w:tc>
          <w:tcPr>
            <w:tcW w:w="1216" w:type="dxa"/>
          </w:tcPr>
          <w:p w14:paraId="4C1F358A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67*</w:t>
            </w:r>
          </w:p>
          <w:p w14:paraId="6455C23A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all children at the community’s school were eligible for inclusion)</w:t>
            </w:r>
          </w:p>
        </w:tc>
        <w:tc>
          <w:tcPr>
            <w:tcW w:w="801" w:type="dxa"/>
          </w:tcPr>
          <w:p w14:paraId="490915C5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</w:tc>
        <w:tc>
          <w:tcPr>
            <w:tcW w:w="1843" w:type="dxa"/>
          </w:tcPr>
          <w:p w14:paraId="7C94F337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79437E36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903E34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903E34">
              <w:rPr>
                <w:noProof/>
                <w:sz w:val="12"/>
                <w:szCs w:val="12"/>
                <w:vertAlign w:val="subscript"/>
              </w:rPr>
              <w:t>3</w:t>
            </w:r>
          </w:p>
          <w:p w14:paraId="2D4DD9ED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EAE19C3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81F1E51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7CDAC00C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6F067628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5EFC8A7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3AF18CB4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2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3</w:t>
            </w:r>
          </w:p>
        </w:tc>
        <w:tc>
          <w:tcPr>
            <w:tcW w:w="817" w:type="dxa"/>
          </w:tcPr>
          <w:p w14:paraId="5FAFADA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71A5DED2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61E02B7E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6B392EF9" w14:textId="473ACDAE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Children</w:t>
            </w:r>
          </w:p>
          <w:p w14:paraId="6FF1701D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1C670598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61/95</w:t>
            </w:r>
          </w:p>
        </w:tc>
        <w:tc>
          <w:tcPr>
            <w:tcW w:w="1417" w:type="dxa"/>
          </w:tcPr>
          <w:p w14:paraId="374E51D7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7/4</w:t>
            </w:r>
          </w:p>
        </w:tc>
        <w:tc>
          <w:tcPr>
            <w:tcW w:w="1727" w:type="dxa"/>
          </w:tcPr>
          <w:p w14:paraId="52A672BB" w14:textId="6C73700D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37 (0·10-1·31)</w:t>
            </w:r>
          </w:p>
        </w:tc>
      </w:tr>
      <w:tr w:rsidR="00381BD4" w:rsidRPr="001A08A1" w14:paraId="3A8BA1CC" w14:textId="77777777" w:rsidTr="00656C69">
        <w:trPr>
          <w:tblHeader/>
        </w:trPr>
        <w:tc>
          <w:tcPr>
            <w:tcW w:w="1017" w:type="dxa"/>
          </w:tcPr>
          <w:p w14:paraId="5FFF76B4" w14:textId="65E9C7C4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lastRenderedPageBreak/>
              <w:t>Kabatereine et al., 2011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LYWJhdGVyZWluZTwvQXV0aG9yPjxZZWFyPjIwMTE8L1ll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LYWJhdGVyZWluZTwvQXV0aG9yPjxZZWFyPjIwMTE8L1ll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1" w:tooltip="Kabatereine, 2011 #171" w:history="1">
              <w:r w:rsidR="00A445CD">
                <w:rPr>
                  <w:noProof/>
                  <w:sz w:val="12"/>
                  <w:szCs w:val="12"/>
                </w:rPr>
                <w:t>11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6679B546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scriptive survey at Lake Victoria, Uganda</w:t>
            </w:r>
          </w:p>
        </w:tc>
        <w:tc>
          <w:tcPr>
            <w:tcW w:w="1216" w:type="dxa"/>
          </w:tcPr>
          <w:p w14:paraId="4818994B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784*</w:t>
            </w:r>
          </w:p>
          <w:p w14:paraId="72BDB4B3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15 children were randomly selected in each village)</w:t>
            </w:r>
          </w:p>
        </w:tc>
        <w:tc>
          <w:tcPr>
            <w:tcW w:w="801" w:type="dxa"/>
          </w:tcPr>
          <w:p w14:paraId="72CA2AC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</w:tc>
        <w:tc>
          <w:tcPr>
            <w:tcW w:w="1843" w:type="dxa"/>
          </w:tcPr>
          <w:p w14:paraId="50D879A6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1BBFAF4C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903E34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903E34">
              <w:rPr>
                <w:noProof/>
                <w:sz w:val="12"/>
                <w:szCs w:val="12"/>
                <w:vertAlign w:val="subscript"/>
              </w:rPr>
              <w:t>3</w:t>
            </w:r>
          </w:p>
          <w:p w14:paraId="23B4AFDB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5CB35B4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3FD82FBB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63ABDDA4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5362CC12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03BB32C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5D555049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2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3</w:t>
            </w:r>
          </w:p>
        </w:tc>
        <w:tc>
          <w:tcPr>
            <w:tcW w:w="817" w:type="dxa"/>
          </w:tcPr>
          <w:p w14:paraId="2CF5EE4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Odds ratio from multivariate stepwise logistic regresion model</w:t>
            </w:r>
          </w:p>
        </w:tc>
        <w:tc>
          <w:tcPr>
            <w:tcW w:w="1030" w:type="dxa"/>
          </w:tcPr>
          <w:p w14:paraId="71C36AB1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00B1B569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0BCBE71E" w14:textId="77777777" w:rsidR="000E2C9A" w:rsidRDefault="000E2C9A" w:rsidP="00F90F49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Children</w:t>
            </w:r>
          </w:p>
          <w:p w14:paraId="3C893FE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frica</w:t>
            </w:r>
          </w:p>
        </w:tc>
        <w:tc>
          <w:tcPr>
            <w:tcW w:w="1418" w:type="dxa"/>
          </w:tcPr>
          <w:p w14:paraId="78657B0D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17" w:type="dxa"/>
          </w:tcPr>
          <w:p w14:paraId="682E89DF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727" w:type="dxa"/>
          </w:tcPr>
          <w:p w14:paraId="5C6C1C6E" w14:textId="19742E5D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50 (0·39-0·64)</w:t>
            </w:r>
          </w:p>
        </w:tc>
      </w:tr>
      <w:tr w:rsidR="00381BD4" w:rsidRPr="001A08A1" w14:paraId="5C41316B" w14:textId="77777777" w:rsidTr="00656C69">
        <w:trPr>
          <w:tblHeader/>
        </w:trPr>
        <w:tc>
          <w:tcPr>
            <w:tcW w:w="1017" w:type="dxa"/>
          </w:tcPr>
          <w:p w14:paraId="19CACFED" w14:textId="61DDCA0E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Matthys et al., 2007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NYXR0aHlzPC9BdXRob3I+PFllYXI+MjAwNzwvWWVhcj48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NYXR0aHlzPC9BdXRob3I+PFllYXI+MjAwNzwvWWVhcj48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2" w:tooltip="Matthys, 2007 #227" w:history="1">
              <w:r w:rsidR="00A445CD">
                <w:rPr>
                  <w:noProof/>
                  <w:sz w:val="12"/>
                  <w:szCs w:val="12"/>
                </w:rPr>
                <w:t>12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14976F26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Cross-sectional descriptive survey in Man, Côte d'Ivoire</w:t>
            </w:r>
          </w:p>
        </w:tc>
        <w:tc>
          <w:tcPr>
            <w:tcW w:w="1216" w:type="dxa"/>
          </w:tcPr>
          <w:p w14:paraId="73D9FC9F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716 </w:t>
            </w:r>
          </w:p>
          <w:p w14:paraId="0CBD44D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households randomly selected and all people in these households were eligible for inclusion)</w:t>
            </w:r>
          </w:p>
        </w:tc>
        <w:tc>
          <w:tcPr>
            <w:tcW w:w="801" w:type="dxa"/>
          </w:tcPr>
          <w:p w14:paraId="5406C74B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</w:tc>
        <w:tc>
          <w:tcPr>
            <w:tcW w:w="1843" w:type="dxa"/>
          </w:tcPr>
          <w:p w14:paraId="23186443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79CB13E9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903E34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903E34">
              <w:rPr>
                <w:noProof/>
                <w:sz w:val="12"/>
                <w:szCs w:val="12"/>
                <w:vertAlign w:val="subscript"/>
              </w:rPr>
              <w:t>3</w:t>
            </w:r>
          </w:p>
          <w:p w14:paraId="7EC7CCF9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520F6C0F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34B1622D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14103350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4C8D4B2B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38998EB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30BC6995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1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3</w:t>
            </w:r>
          </w:p>
        </w:tc>
        <w:tc>
          <w:tcPr>
            <w:tcW w:w="817" w:type="dxa"/>
          </w:tcPr>
          <w:p w14:paraId="472B366C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Odds ratio from bivariate model</w:t>
            </w:r>
          </w:p>
        </w:tc>
        <w:tc>
          <w:tcPr>
            <w:tcW w:w="1030" w:type="dxa"/>
          </w:tcPr>
          <w:p w14:paraId="5FD3970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2CAC3D31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253B6899" w14:textId="73B18F52" w:rsidR="000E2C9A" w:rsidRDefault="000E2C9A" w:rsidP="00F90F49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66B44B94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frica</w:t>
            </w:r>
          </w:p>
        </w:tc>
        <w:tc>
          <w:tcPr>
            <w:tcW w:w="1418" w:type="dxa"/>
          </w:tcPr>
          <w:p w14:paraId="2DC4513F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17" w:type="dxa"/>
          </w:tcPr>
          <w:p w14:paraId="5F6DA79D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727" w:type="dxa"/>
          </w:tcPr>
          <w:p w14:paraId="0CC4280D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51 (0·32-0·81)</w:t>
            </w:r>
          </w:p>
        </w:tc>
      </w:tr>
      <w:tr w:rsidR="00381BD4" w:rsidRPr="001A08A1" w14:paraId="6119F7A1" w14:textId="77777777" w:rsidTr="00656C69">
        <w:trPr>
          <w:tblHeader/>
        </w:trPr>
        <w:tc>
          <w:tcPr>
            <w:tcW w:w="1017" w:type="dxa"/>
          </w:tcPr>
          <w:p w14:paraId="4C11C6A3" w14:textId="5A57EA36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Mahmud et al., 2013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/>
            </w:r>
            <w:r w:rsidR="00A445CD">
              <w:rPr>
                <w:noProof/>
                <w:sz w:val="12"/>
                <w:szCs w:val="12"/>
              </w:rPr>
              <w:instrText xml:space="preserve"> ADDIN EN.CITE &lt;EndNote&gt;&lt;Cite&gt;&lt;Author&gt;Mahmud&lt;/Author&gt;&lt;Year&gt;2013&lt;/Year&gt;&lt;RecNum&gt;469&lt;/RecNum&gt;&lt;DisplayText&gt;[13]&lt;/DisplayText&gt;&lt;record&gt;&lt;rec-number&gt;469&lt;/rec-number&gt;&lt;foreign-keys&gt;&lt;key app="EN" db-id="500exfsf10fxriedtdm5expfv0zwdddape25" timestamp="1394016675"&gt;469&lt;/key&gt;&lt;/foreign-keys&gt;&lt;ref-type name="Journal Article"&gt;17&lt;/ref-type&gt;&lt;contributors&gt;&lt;authors&gt;&lt;author&gt;Mahmud, Mahmud Abdulkader&lt;/author&gt;&lt;author&gt;Spigt, Mark&lt;/author&gt;&lt;author&gt;Bezabih, Afework Mulugeta&lt;/author&gt;&lt;author&gt;Lopez Pavon, Ignacio&lt;/author&gt;&lt;author&gt;Dinant, Geert-Jan&lt;/author&gt;&lt;author&gt;Blanco Velasco, Roman&lt;/author&gt;&lt;/authors&gt;&lt;/contributors&gt;&lt;titles&gt;&lt;title&gt;Risk factors for intestinal parasitosis, anaemia, and malnutrition among school children in Ethiopia&lt;/title&gt;&lt;secondary-title&gt;Pathog Glob Health&lt;/secondary-title&gt;&lt;/titles&gt;&lt;periodical&gt;&lt;full-title&gt;Pathog Glob Health&lt;/full-title&gt;&lt;abbr-1&gt;Pathogens and global health&lt;/abbr-1&gt;&lt;/periodical&gt;&lt;pages&gt;58-65&lt;/pages&gt;&lt;volume&gt;107&lt;/volume&gt;&lt;number&gt;2&lt;/number&gt;&lt;dates&gt;&lt;year&gt;2013&lt;/year&gt;&lt;pub-dates&gt;&lt;date&gt;Mar&lt;/date&gt;&lt;/pub-dates&gt;&lt;/dates&gt;&lt;isbn&gt;2047-7724&lt;/isbn&gt;&lt;accession-num&gt;WOS:000316611600005&lt;/accession-num&gt;&lt;urls&gt;&lt;related-urls&gt;&lt;url&gt;&amp;lt;Go to ISI&amp;gt;://WOS:000316611600005&lt;/url&gt;&lt;/related-urls&gt;&lt;/urls&gt;&lt;electronic-resource-num&gt;10.1179/2047773213y.0000000074&lt;/electronic-resource-num&gt;&lt;/record&gt;&lt;/Cite&gt;&lt;/EndNote&gt;</w:instrText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3" w:tooltip="Mahmud, 2013 #469" w:history="1">
              <w:r w:rsidR="00A445CD">
                <w:rPr>
                  <w:noProof/>
                  <w:sz w:val="12"/>
                  <w:szCs w:val="12"/>
                </w:rPr>
                <w:t>13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60FE4337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urvey of schoolchildren in 12 schools in northern Ethiopia</w:t>
            </w:r>
          </w:p>
        </w:tc>
        <w:tc>
          <w:tcPr>
            <w:tcW w:w="1216" w:type="dxa"/>
          </w:tcPr>
          <w:p w14:paraId="7005B833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600</w:t>
            </w:r>
          </w:p>
          <w:p w14:paraId="26786B33" w14:textId="77777777" w:rsidR="00381BD4" w:rsidRPr="001A08A1" w:rsidRDefault="00381BD4" w:rsidP="00E262CD">
            <w:pPr>
              <w:rPr>
                <w:i/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schoolchildren randomly selected from school rosters)</w:t>
            </w:r>
          </w:p>
        </w:tc>
        <w:tc>
          <w:tcPr>
            <w:tcW w:w="801" w:type="dxa"/>
          </w:tcPr>
          <w:p w14:paraId="74B541F1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</w:tc>
        <w:tc>
          <w:tcPr>
            <w:tcW w:w="1843" w:type="dxa"/>
          </w:tcPr>
          <w:p w14:paraId="68AFA027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903E34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903E34">
              <w:rPr>
                <w:noProof/>
                <w:sz w:val="12"/>
                <w:szCs w:val="12"/>
                <w:vertAlign w:val="subscript"/>
              </w:rPr>
              <w:t>2</w:t>
            </w:r>
          </w:p>
          <w:p w14:paraId="349FDDB2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903E34">
              <w:rPr>
                <w:noProof/>
                <w:sz w:val="12"/>
                <w:szCs w:val="12"/>
                <w:vertAlign w:val="superscript"/>
              </w:rPr>
              <w:t>2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903E34">
              <w:rPr>
                <w:noProof/>
                <w:sz w:val="12"/>
                <w:szCs w:val="12"/>
                <w:vertAlign w:val="subscript"/>
              </w:rPr>
              <w:t>3</w:t>
            </w:r>
          </w:p>
          <w:p w14:paraId="7408D439" w14:textId="77777777" w:rsidR="00381BD4" w:rsidRPr="001A08A1" w:rsidRDefault="00381BD4" w:rsidP="00E262CD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1C27164" w14:textId="77777777" w:rsidR="00381BD4" w:rsidRPr="001A08A1" w:rsidRDefault="00381BD4" w:rsidP="00E262CD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B84C558" w14:textId="77777777" w:rsidR="00381BD4" w:rsidRPr="001A08A1" w:rsidRDefault="00381BD4" w:rsidP="00E262CD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5F93ADC3" w14:textId="77777777" w:rsidR="00381BD4" w:rsidRPr="001A08A1" w:rsidRDefault="00381BD4" w:rsidP="00E262CD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3F7E0827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10B92BD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</w:p>
          <w:p w14:paraId="14093CF2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4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3</w:t>
            </w:r>
          </w:p>
        </w:tc>
        <w:tc>
          <w:tcPr>
            <w:tcW w:w="817" w:type="dxa"/>
          </w:tcPr>
          <w:p w14:paraId="4173D30D" w14:textId="4DA17289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137469F9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4F71824F" w14:textId="77777777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</w:t>
            </w:r>
          </w:p>
          <w:p w14:paraId="7DD433D9" w14:textId="77777777" w:rsidR="000E2C9A" w:rsidRDefault="000E2C9A" w:rsidP="00E262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Children</w:t>
            </w:r>
          </w:p>
          <w:p w14:paraId="7ACFA6EE" w14:textId="50A102BD" w:rsidR="00381BD4" w:rsidRPr="001A08A1" w:rsidRDefault="00381BD4" w:rsidP="00E262C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frica</w:t>
            </w:r>
          </w:p>
        </w:tc>
        <w:tc>
          <w:tcPr>
            <w:tcW w:w="1418" w:type="dxa"/>
          </w:tcPr>
          <w:p w14:paraId="0B43E389" w14:textId="202653DC" w:rsidR="00381BD4" w:rsidRPr="001A08A1" w:rsidRDefault="00381BD4" w:rsidP="00F1003A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6/238</w:t>
            </w:r>
          </w:p>
        </w:tc>
        <w:tc>
          <w:tcPr>
            <w:tcW w:w="1417" w:type="dxa"/>
          </w:tcPr>
          <w:p w14:paraId="467CC7F9" w14:textId="3B4D83E1" w:rsidR="00381BD4" w:rsidRPr="001A08A1" w:rsidRDefault="00381BD4" w:rsidP="00E262CD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54/282</w:t>
            </w:r>
          </w:p>
        </w:tc>
        <w:tc>
          <w:tcPr>
            <w:tcW w:w="1727" w:type="dxa"/>
          </w:tcPr>
          <w:p w14:paraId="3C10870E" w14:textId="4581CC6A" w:rsidR="00381BD4" w:rsidRPr="001A08A1" w:rsidRDefault="00381BD4" w:rsidP="00E262CD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57 (0·35-0·94)</w:t>
            </w:r>
          </w:p>
        </w:tc>
      </w:tr>
      <w:tr w:rsidR="00381BD4" w:rsidRPr="001A08A1" w14:paraId="497F5B81" w14:textId="77777777" w:rsidTr="00656C69">
        <w:trPr>
          <w:tblHeader/>
        </w:trPr>
        <w:tc>
          <w:tcPr>
            <w:tcW w:w="1017" w:type="dxa"/>
          </w:tcPr>
          <w:p w14:paraId="3C3DC9A2" w14:textId="2D9EB0FB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Noman et al., 2012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/>
            </w:r>
            <w:r w:rsidR="00A445CD">
              <w:rPr>
                <w:noProof/>
                <w:sz w:val="12"/>
                <w:szCs w:val="12"/>
              </w:rPr>
              <w:instrText xml:space="preserve"> ADDIN EN.CITE &lt;EndNote&gt;&lt;Cite&gt;&lt;Author&gt;Noman&lt;/Author&gt;&lt;Year&gt;2012&lt;/Year&gt;&lt;RecNum&gt;455&lt;/RecNum&gt;&lt;DisplayText&gt;[14]&lt;/DisplayText&gt;&lt;record&gt;&lt;rec-number&gt;455&lt;/rec-number&gt;&lt;foreign-keys&gt;&lt;key app="EN" db-id="500exfsf10fxriedtdm5expfv0zwdddape25" timestamp="1394016301"&gt;455&lt;/key&gt;&lt;/foreign-keys&gt;&lt;ref-type name="Journal Article"&gt;17&lt;/ref-type&gt;&lt;contributors&gt;&lt;authors&gt;&lt;author&gt;Noman, M. A.&lt;/author&gt;&lt;author&gt;Alshargby, S. A.&lt;/author&gt;&lt;author&gt;Kadi, H. O.&lt;/author&gt;&lt;author&gt;Mansoor, T.&lt;/author&gt;&lt;author&gt;Rahman, R. A.&lt;/author&gt;&lt;author&gt;Abudo, G. S.&lt;/author&gt;&lt;author&gt;Aon, G. A.&lt;/author&gt;&lt;author&gt;Soltan, M. A.&lt;/author&gt;&lt;/authors&gt;&lt;/contributors&gt;&lt;titles&gt;&lt;title&gt;Spread of internal parasites among the student of Al-Shaheed Al-Noman school, Widi Jadeed villages, Taiz province-Republic of Yemen&lt;/title&gt;&lt;secondary-title&gt;C J BioMed&lt;/secondary-title&gt;&lt;/titles&gt;&lt;pages&gt;18-24&lt;/pages&gt;&lt;volume&gt;6&lt;/volume&gt;&lt;number&gt;1&lt;/number&gt;&lt;dates&gt;&lt;year&gt;2012&lt;/year&gt;&lt;pub-dates&gt;&lt;date&gt;2012&lt;/date&gt;&lt;/pub-dates&gt;&lt;/dates&gt;&lt;isbn&gt;2141-419X&lt;/isbn&gt;&lt;accession-num&gt;CABI:20133087844&lt;/accession-num&gt;&lt;urls&gt;&lt;related-urls&gt;&lt;url&gt;&amp;lt;Go to ISI&amp;gt;://CABI:20133087844&lt;/url&gt;&lt;/related-urls&gt;&lt;/urls&gt;&lt;electronic-resource-num&gt;10.5707/cjbmsci.2012.6.1.18.24&lt;/electronic-resource-num&gt;&lt;/record&gt;&lt;/Cite&gt;&lt;/EndNote&gt;</w:instrText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4" w:tooltip="Noman, 2012 #455" w:history="1">
              <w:r w:rsidR="00A445CD">
                <w:rPr>
                  <w:noProof/>
                  <w:sz w:val="12"/>
                  <w:szCs w:val="12"/>
                </w:rPr>
                <w:t>14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296D2624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scriptive survey in schoolchildren in Taiz governorate, Yemen</w:t>
            </w:r>
          </w:p>
        </w:tc>
        <w:tc>
          <w:tcPr>
            <w:tcW w:w="1216" w:type="dxa"/>
          </w:tcPr>
          <w:p w14:paraId="1B104D31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10</w:t>
            </w:r>
          </w:p>
          <w:p w14:paraId="5B6E2146" w14:textId="77777777" w:rsidR="00381BD4" w:rsidRPr="001A08A1" w:rsidRDefault="00381BD4" w:rsidP="00252EB4">
            <w:pPr>
              <w:rPr>
                <w:i/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not specified)</w:t>
            </w:r>
          </w:p>
        </w:tc>
        <w:tc>
          <w:tcPr>
            <w:tcW w:w="801" w:type="dxa"/>
          </w:tcPr>
          <w:p w14:paraId="2AFF576B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Toilet</w:t>
            </w:r>
          </w:p>
        </w:tc>
        <w:tc>
          <w:tcPr>
            <w:tcW w:w="1843" w:type="dxa"/>
          </w:tcPr>
          <w:p w14:paraId="20C9674F" w14:textId="49E3EDF1" w:rsidR="00381BD4" w:rsidRPr="00903E34" w:rsidRDefault="00381BD4" w:rsidP="00252EB4"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="00903E34">
              <w:rPr>
                <w:noProof/>
                <w:sz w:val="12"/>
                <w:szCs w:val="12"/>
              </w:rPr>
              <w:t>½</w:t>
            </w:r>
          </w:p>
          <w:p w14:paraId="698D0775" w14:textId="77777777" w:rsidR="00381BD4" w:rsidRPr="001A08A1" w:rsidRDefault="00381BD4" w:rsidP="00252EB4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263F176" w14:textId="77777777" w:rsidR="00381BD4" w:rsidRPr="001A08A1" w:rsidRDefault="00381BD4" w:rsidP="00252EB4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2F333387" w14:textId="77777777" w:rsidR="00381BD4" w:rsidRPr="001A08A1" w:rsidRDefault="00381BD4" w:rsidP="00252EB4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5A4C9EF4" w14:textId="77777777" w:rsidR="00381BD4" w:rsidRPr="001A08A1" w:rsidRDefault="00381BD4" w:rsidP="00252EB4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487AD979" w14:textId="77777777" w:rsidR="00381BD4" w:rsidRPr="001A08A1" w:rsidRDefault="00381BD4" w:rsidP="00252EB4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2BF5C0D6" w14:textId="77777777" w:rsidR="00381BD4" w:rsidRPr="001A08A1" w:rsidRDefault="00381BD4" w:rsidP="00252EB4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DF3AF55" w14:textId="77777777" w:rsidR="00381BD4" w:rsidRPr="001A08A1" w:rsidRDefault="00381BD4" w:rsidP="00252EB4">
            <w:pPr>
              <w:rPr>
                <w:noProof/>
                <w:sz w:val="12"/>
                <w:szCs w:val="12"/>
              </w:rPr>
            </w:pPr>
          </w:p>
          <w:p w14:paraId="5899FE55" w14:textId="77777777" w:rsidR="00381BD4" w:rsidRPr="001A08A1" w:rsidRDefault="00381BD4" w:rsidP="00252EB4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½ </w:t>
            </w:r>
          </w:p>
        </w:tc>
        <w:tc>
          <w:tcPr>
            <w:tcW w:w="817" w:type="dxa"/>
          </w:tcPr>
          <w:p w14:paraId="26BEF466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06B2A7A7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52324B44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 or flush toilet</w:t>
            </w:r>
          </w:p>
          <w:p w14:paraId="3C765F97" w14:textId="243DED96" w:rsidR="000E2C9A" w:rsidRDefault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Children</w:t>
            </w:r>
          </w:p>
          <w:p w14:paraId="6E7E6184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sia</w:t>
            </w:r>
          </w:p>
        </w:tc>
        <w:tc>
          <w:tcPr>
            <w:tcW w:w="1418" w:type="dxa"/>
          </w:tcPr>
          <w:p w14:paraId="017001CA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57/115</w:t>
            </w:r>
          </w:p>
        </w:tc>
        <w:tc>
          <w:tcPr>
            <w:tcW w:w="1417" w:type="dxa"/>
          </w:tcPr>
          <w:p w14:paraId="4101472C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4/24</w:t>
            </w:r>
          </w:p>
        </w:tc>
        <w:tc>
          <w:tcPr>
            <w:tcW w:w="1727" w:type="dxa"/>
          </w:tcPr>
          <w:p w14:paraId="691443F1" w14:textId="614001AE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85 (0·41-1·77)</w:t>
            </w:r>
          </w:p>
        </w:tc>
      </w:tr>
      <w:tr w:rsidR="00381BD4" w:rsidRPr="001A08A1" w14:paraId="0CE8DBF7" w14:textId="77777777" w:rsidTr="00656C69">
        <w:trPr>
          <w:tblHeader/>
        </w:trPr>
        <w:tc>
          <w:tcPr>
            <w:tcW w:w="1017" w:type="dxa"/>
          </w:tcPr>
          <w:p w14:paraId="35E62D5E" w14:textId="0C80077B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Palmeira et al., 2010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/>
            </w:r>
            <w:r w:rsidR="00A445CD">
              <w:rPr>
                <w:noProof/>
                <w:sz w:val="12"/>
                <w:szCs w:val="12"/>
              </w:rPr>
              <w:instrText xml:space="preserve"> ADDIN EN.CITE &lt;EndNote&gt;&lt;Cite&gt;&lt;Author&gt;Palmeira&lt;/Author&gt;&lt;Year&gt;2010&lt;/Year&gt;&lt;RecNum&gt;211&lt;/RecNum&gt;&lt;DisplayText&gt;[15]&lt;/DisplayText&gt;&lt;record&gt;&lt;rec-number&gt;211&lt;/rec-number&gt;&lt;foreign-keys&gt;&lt;key app="EN" db-id="500exfsf10fxriedtdm5expfv0zwdddape25" timestamp="1383492712"&gt;211&lt;/key&gt;&lt;/foreign-keys&gt;&lt;ref-type name="Journal Article"&gt;17&lt;/ref-type&gt;&lt;contributors&gt;&lt;authors&gt;&lt;author&gt;Palmeira, D. C. C.; &lt;/author&gt;&lt;author&gt;de Carvalho, A. G.; &lt;/author&gt;&lt;author&gt;Rodrigues, K.; &lt;/author&gt;&lt;author&gt;Couto, J. L. A.&lt;/author&gt;&lt;/authors&gt;&lt;/contributors&gt;&lt;titles&gt;&lt;title&gt;&lt;style face="normal" font="default" size="100%"&gt;[Prevalence of &lt;/style&gt;&lt;style face="italic" font="default" size="100%"&gt;Schistosoma mansoni &lt;/style&gt;&lt;style face="normal" font="default" size="100%"&gt;infection in two municipalities of the State of Alagoas, Brazil]&lt;/style&gt;&lt;/title&gt;&lt;secondary-title&gt;Rev Soc Bras Med Trop&lt;/secondary-title&gt;&lt;/titles&gt;&lt;periodical&gt;&lt;full-title&gt;Revista da Sociedade Brasileira de Medicina Tropical&lt;/full-title&gt;&lt;abbr-1&gt;Rev. Soc. Bras. Med. Trop.&lt;/abbr-1&gt;&lt;abbr-2&gt;Rev Soc Bras Med Trop&lt;/abbr-2&gt;&lt;/periodical&gt;&lt;pages&gt;313-317&lt;/pages&gt;&lt;volume&gt;43&lt;/volume&gt;&lt;number&gt;3&lt;/number&gt;&lt;dates&gt;&lt;year&gt;2010&lt;/year&gt;&lt;pub-dates&gt;&lt;date&gt;May-Jun&lt;/date&gt;&lt;/pub-dates&gt;&lt;/dates&gt;&lt;isbn&gt;0037-8682&lt;/isbn&gt;&lt;accession-num&gt;WOS:000279011700020&lt;/accession-num&gt;&lt;urls&gt;&lt;related-urls&gt;&lt;url&gt;&amp;lt;Go to ISI&amp;gt;://WOS:000279011700020&lt;/url&gt;&lt;/related-urls&gt;&lt;/urls&gt;&lt;electronic-resource-num&gt;10.1590/s0037-86822010000300020&lt;/electronic-resource-num&gt;&lt;language&gt;(in Portuguese)&lt;/language&gt;&lt;/record&gt;&lt;/Cite&gt;&lt;/EndNote&gt;</w:instrText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5" w:tooltip="Palmeira, 2010 #211" w:history="1">
              <w:r w:rsidR="00A445CD">
                <w:rPr>
                  <w:noProof/>
                  <w:sz w:val="12"/>
                  <w:szCs w:val="12"/>
                </w:rPr>
                <w:t>15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5A675041" w14:textId="77777777" w:rsidR="00381BD4" w:rsidRPr="001A08A1" w:rsidRDefault="00381BD4" w:rsidP="00574B1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urvey of schoolchildren in two municpalities in the state of Alagos, Brazil</w:t>
            </w:r>
          </w:p>
        </w:tc>
        <w:tc>
          <w:tcPr>
            <w:tcW w:w="1216" w:type="dxa"/>
          </w:tcPr>
          <w:p w14:paraId="4040C3EA" w14:textId="77777777" w:rsidR="00381BD4" w:rsidRPr="001A08A1" w:rsidRDefault="00381BD4" w:rsidP="00574B1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29*</w:t>
            </w:r>
          </w:p>
          <w:p w14:paraId="0FA8B437" w14:textId="77777777" w:rsidR="00381BD4" w:rsidRPr="001A08A1" w:rsidRDefault="00381BD4" w:rsidP="00574B1D">
            <w:pPr>
              <w:rPr>
                <w:i/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all school children aged 7-15 years in the two municipalities studied were eligible for inclusion)</w:t>
            </w:r>
          </w:p>
        </w:tc>
        <w:tc>
          <w:tcPr>
            <w:tcW w:w="801" w:type="dxa"/>
          </w:tcPr>
          <w:p w14:paraId="56164B0A" w14:textId="77777777" w:rsidR="00381BD4" w:rsidRPr="001A08A1" w:rsidRDefault="00381BD4" w:rsidP="00574B1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Pit latrine or sewerage</w:t>
            </w:r>
          </w:p>
        </w:tc>
        <w:tc>
          <w:tcPr>
            <w:tcW w:w="1843" w:type="dxa"/>
          </w:tcPr>
          <w:p w14:paraId="3049AD27" w14:textId="070457C4" w:rsidR="00381BD4" w:rsidRPr="00903E34" w:rsidRDefault="00381BD4" w:rsidP="00842850"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="00903E34">
              <w:rPr>
                <w:noProof/>
                <w:sz w:val="12"/>
                <w:szCs w:val="12"/>
              </w:rPr>
              <w:t>½</w:t>
            </w:r>
          </w:p>
          <w:p w14:paraId="158487F0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903E34">
              <w:rPr>
                <w:noProof/>
                <w:sz w:val="12"/>
                <w:szCs w:val="12"/>
                <w:vertAlign w:val="superscript"/>
              </w:rPr>
              <w:t>2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903E34">
              <w:rPr>
                <w:noProof/>
                <w:sz w:val="12"/>
                <w:szCs w:val="12"/>
                <w:vertAlign w:val="subscript"/>
              </w:rPr>
              <w:t>3</w:t>
            </w:r>
          </w:p>
          <w:p w14:paraId="185FC2B4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2CBD35EE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71CAAA53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06F51B35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42166D9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107334DA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2EBF5481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2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6</w:t>
            </w:r>
          </w:p>
        </w:tc>
        <w:tc>
          <w:tcPr>
            <w:tcW w:w="817" w:type="dxa"/>
          </w:tcPr>
          <w:p w14:paraId="7D19B360" w14:textId="77777777" w:rsidR="00381BD4" w:rsidRPr="001A08A1" w:rsidRDefault="00381BD4" w:rsidP="00574B1D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5E0353E6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33580AD0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 or flush toilet</w:t>
            </w:r>
          </w:p>
          <w:p w14:paraId="76D06323" w14:textId="33783924" w:rsidR="000E2C9A" w:rsidRDefault="000E2C9A" w:rsidP="00F90F49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Children</w:t>
            </w:r>
          </w:p>
          <w:p w14:paraId="53A39BDD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469F4002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47/171</w:t>
            </w:r>
          </w:p>
        </w:tc>
        <w:tc>
          <w:tcPr>
            <w:tcW w:w="1417" w:type="dxa"/>
          </w:tcPr>
          <w:p w14:paraId="66675495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3/38</w:t>
            </w:r>
          </w:p>
        </w:tc>
        <w:tc>
          <w:tcPr>
            <w:tcW w:w="1727" w:type="dxa"/>
          </w:tcPr>
          <w:p w14:paraId="2524B963" w14:textId="553A447C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80 (0·40-1·63)</w:t>
            </w:r>
          </w:p>
        </w:tc>
      </w:tr>
      <w:tr w:rsidR="00381BD4" w:rsidRPr="001A08A1" w14:paraId="1CC12A56" w14:textId="77777777" w:rsidTr="00656C69">
        <w:trPr>
          <w:tblHeader/>
        </w:trPr>
        <w:tc>
          <w:tcPr>
            <w:tcW w:w="1017" w:type="dxa"/>
          </w:tcPr>
          <w:p w14:paraId="5C4B53C4" w14:textId="7BC5F6CA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Rodrigues et al., 1995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Sb2RyaWd1ZXM8L0F1dGhvcj48WWVhcj4xOTk1PC9ZZWFy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Sb2RyaWd1ZXM8L0F1dGhvcj48WWVhcj4xOTk1PC9ZZWFy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=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6" w:tooltip="Rodrigues, 1995 #77" w:history="1">
              <w:r w:rsidR="00A445CD">
                <w:rPr>
                  <w:noProof/>
                  <w:sz w:val="12"/>
                  <w:szCs w:val="12"/>
                </w:rPr>
                <w:t>16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50D97984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scriptive survey in Itinga, Brazil</w:t>
            </w:r>
          </w:p>
        </w:tc>
        <w:tc>
          <w:tcPr>
            <w:tcW w:w="1216" w:type="dxa"/>
          </w:tcPr>
          <w:p w14:paraId="2122B757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324* </w:t>
            </w:r>
          </w:p>
          <w:p w14:paraId="4BE038C1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all inhabitants of the village of Ponte Do Pasmado were eligible for inclusion)</w:t>
            </w:r>
          </w:p>
        </w:tc>
        <w:tc>
          <w:tcPr>
            <w:tcW w:w="801" w:type="dxa"/>
          </w:tcPr>
          <w:p w14:paraId="73EE2E22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Cesspool/Septic tank</w:t>
            </w:r>
          </w:p>
        </w:tc>
        <w:tc>
          <w:tcPr>
            <w:tcW w:w="1843" w:type="dxa"/>
          </w:tcPr>
          <w:p w14:paraId="136CCF62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505C8DFC" w14:textId="5845D7CE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Pr="00903E34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903E34">
              <w:rPr>
                <w:noProof/>
                <w:sz w:val="12"/>
                <w:szCs w:val="12"/>
                <w:vertAlign w:val="subscript"/>
              </w:rPr>
              <w:t>3</w:t>
            </w:r>
          </w:p>
          <w:p w14:paraId="09BFDCE9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208A7A63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7B85F417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5CF2052C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4BBD5BB3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3A73BF63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05821F3F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2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3</w:t>
            </w:r>
          </w:p>
        </w:tc>
        <w:tc>
          <w:tcPr>
            <w:tcW w:w="817" w:type="dxa"/>
          </w:tcPr>
          <w:p w14:paraId="6BF5650A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2x2 table</w:t>
            </w:r>
          </w:p>
        </w:tc>
        <w:tc>
          <w:tcPr>
            <w:tcW w:w="1030" w:type="dxa"/>
          </w:tcPr>
          <w:p w14:paraId="40321077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52251200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eptic tank/cesspool</w:t>
            </w:r>
          </w:p>
          <w:p w14:paraId="2634E47C" w14:textId="442859E9" w:rsidR="000E2C9A" w:rsidRDefault="000E2C9A" w:rsidP="00F90F49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73307213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24952835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73/85</w:t>
            </w:r>
          </w:p>
        </w:tc>
        <w:tc>
          <w:tcPr>
            <w:tcW w:w="1417" w:type="dxa"/>
          </w:tcPr>
          <w:p w14:paraId="093442E9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90/76</w:t>
            </w:r>
          </w:p>
        </w:tc>
        <w:tc>
          <w:tcPr>
            <w:tcW w:w="1727" w:type="dxa"/>
          </w:tcPr>
          <w:p w14:paraId="34F7AD53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73 (0·47-1·12)</w:t>
            </w:r>
          </w:p>
        </w:tc>
      </w:tr>
      <w:tr w:rsidR="00381BD4" w:rsidRPr="001A08A1" w14:paraId="074C1DD6" w14:textId="77777777" w:rsidTr="00656C69">
        <w:trPr>
          <w:tblHeader/>
        </w:trPr>
        <w:tc>
          <w:tcPr>
            <w:tcW w:w="1017" w:type="dxa"/>
          </w:tcPr>
          <w:p w14:paraId="3981EF46" w14:textId="6B47ED51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Sady et al., 2013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/>
            </w:r>
            <w:r w:rsidR="00A445CD">
              <w:rPr>
                <w:noProof/>
                <w:sz w:val="12"/>
                <w:szCs w:val="12"/>
              </w:rPr>
              <w:instrText xml:space="preserve"> ADDIN EN.CITE &lt;EndNote&gt;&lt;Cite&gt;&lt;Author&gt;Sady&lt;/Author&gt;&lt;Year&gt;2013&lt;/Year&gt;&lt;RecNum&gt;481&lt;/RecNum&gt;&lt;DisplayText&gt;[17]&lt;/DisplayText&gt;&lt;record&gt;&lt;rec-number&gt;481&lt;/rec-number&gt;&lt;foreign-keys&gt;&lt;key app="EN" db-id="500exfsf10fxriedtdm5expfv0zwdddape25" timestamp="1394635742"&gt;481&lt;/key&gt;&lt;/foreign-keys&gt;&lt;ref-type name="Journal Article"&gt;17&lt;/ref-type&gt;&lt;contributors&gt;&lt;authors&gt;&lt;author&gt;Sady, H.&lt;/author&gt;&lt;author&gt;Al-Mekhlafi, H. M.&lt;/author&gt;&lt;author&gt;Mahdy, M. A. K.&lt;/author&gt;&lt;author&gt;Lim, Y. A. L.&lt;/author&gt;&lt;author&gt;Mahmud, R.&lt;/author&gt;&lt;author&gt;Surin, J.&lt;/author&gt;&lt;/authors&gt;&lt;/contributors&gt;&lt;titles&gt;&lt;title&gt;Prevalence and associated factors of schistosomiasis among children in Yemen: implications for an effective control programme&lt;/title&gt;&lt;secondary-title&gt;PLoS Negl Trop Dis&lt;/secondary-title&gt;&lt;/titles&gt;&lt;periodical&gt;&lt;full-title&gt;PLoS Neglected Tropical Diseases&lt;/full-title&gt;&lt;abbr-1&gt;PLoS Negl. Trop. Dis.&lt;/abbr-1&gt;&lt;abbr-2&gt;PLoS Negl Trop Dis&lt;/abbr-2&gt;&lt;/periodical&gt;&lt;pages&gt;e2377&lt;/pages&gt;&lt;volume&gt;7&lt;/volume&gt;&lt;number&gt;8&lt;/number&gt;&lt;dates&gt;&lt;year&gt;2013&lt;/year&gt;&lt;/dates&gt;&lt;publisher&gt;Public Library of Science&lt;/publisher&gt;&lt;urls&gt;&lt;related-urls&gt;&lt;url&gt;http://dx.doi.org/10.1371%2Fjournal.pntd.0002377&lt;/url&gt;&lt;/related-urls&gt;&lt;/urls&gt;&lt;electronic-resource-num&gt;10.1371/journal.pntd.0002377&lt;/electronic-resource-num&gt;&lt;/record&gt;&lt;/Cite&gt;&lt;/EndNote&gt;</w:instrText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7" w:tooltip="Sady, 2013 #481" w:history="1">
              <w:r w:rsidR="00A445CD">
                <w:rPr>
                  <w:noProof/>
                  <w:sz w:val="12"/>
                  <w:szCs w:val="12"/>
                </w:rPr>
                <w:t>17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</w:tcPr>
          <w:p w14:paraId="48C51597" w14:textId="77777777" w:rsidR="00381BD4" w:rsidRPr="001A08A1" w:rsidRDefault="00381BD4" w:rsidP="00860B65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Decsriptive survey in 10 districts in western Yemen</w:t>
            </w:r>
          </w:p>
        </w:tc>
        <w:tc>
          <w:tcPr>
            <w:tcW w:w="1216" w:type="dxa"/>
          </w:tcPr>
          <w:p w14:paraId="0768843B" w14:textId="77777777" w:rsidR="00381BD4" w:rsidRPr="001A08A1" w:rsidRDefault="00381BD4" w:rsidP="00E72F28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400</w:t>
            </w:r>
          </w:p>
          <w:p w14:paraId="4FA57EFC" w14:textId="0050F120" w:rsidR="00381BD4" w:rsidRPr="001A08A1" w:rsidRDefault="00381BD4" w:rsidP="00097ADD">
            <w:pPr>
              <w:rPr>
                <w:i/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 xml:space="preserve">(households randomly selected and all children </w:t>
            </w:r>
            <w:r w:rsidR="00097ADD">
              <w:rPr>
                <w:i/>
                <w:noProof/>
                <w:sz w:val="12"/>
                <w:szCs w:val="12"/>
              </w:rPr>
              <w:t>up to</w:t>
            </w:r>
            <w:r w:rsidRPr="001A08A1">
              <w:rPr>
                <w:i/>
                <w:noProof/>
                <w:sz w:val="12"/>
                <w:szCs w:val="12"/>
              </w:rPr>
              <w:t xml:space="preserve"> 15 years of age were eligible for inclusion in the study)</w:t>
            </w:r>
          </w:p>
        </w:tc>
        <w:tc>
          <w:tcPr>
            <w:tcW w:w="801" w:type="dxa"/>
          </w:tcPr>
          <w:p w14:paraId="1B056231" w14:textId="77777777" w:rsidR="00381BD4" w:rsidRPr="001A08A1" w:rsidRDefault="00381BD4" w:rsidP="00E72F28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Presence of toilet in house</w:t>
            </w:r>
          </w:p>
        </w:tc>
        <w:tc>
          <w:tcPr>
            <w:tcW w:w="1843" w:type="dxa"/>
          </w:tcPr>
          <w:p w14:paraId="3894A0B5" w14:textId="77777777" w:rsidR="00381BD4" w:rsidRPr="001A08A1" w:rsidRDefault="00381BD4" w:rsidP="00E72F28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1</w:t>
            </w:r>
          </w:p>
          <w:p w14:paraId="38E60E5B" w14:textId="77777777" w:rsidR="00381BD4" w:rsidRPr="001A08A1" w:rsidRDefault="00381BD4" w:rsidP="00E72F28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6CC18149" w14:textId="77777777" w:rsidR="00381BD4" w:rsidRPr="001A08A1" w:rsidRDefault="00381BD4" w:rsidP="00E72F28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5689D19E" w14:textId="77777777" w:rsidR="00381BD4" w:rsidRPr="001A08A1" w:rsidRDefault="00381BD4" w:rsidP="00E72F28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03B7D3C" w14:textId="77777777" w:rsidR="00381BD4" w:rsidRPr="001A08A1" w:rsidRDefault="00381BD4" w:rsidP="00E72F28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05400A51" w14:textId="77777777" w:rsidR="00381BD4" w:rsidRPr="001A08A1" w:rsidRDefault="00381BD4" w:rsidP="00E72F28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4D87CA7" w14:textId="77777777" w:rsidR="00381BD4" w:rsidRPr="001A08A1" w:rsidRDefault="00381BD4" w:rsidP="00E72F28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032CF80" w14:textId="77777777" w:rsidR="00381BD4" w:rsidRPr="001A08A1" w:rsidRDefault="00381BD4" w:rsidP="00E72F28">
            <w:pPr>
              <w:rPr>
                <w:noProof/>
                <w:sz w:val="12"/>
                <w:szCs w:val="12"/>
              </w:rPr>
            </w:pPr>
          </w:p>
          <w:p w14:paraId="384F10F9" w14:textId="77777777" w:rsidR="00381BD4" w:rsidRPr="001A08A1" w:rsidRDefault="00381BD4" w:rsidP="00E72F28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1</w:t>
            </w:r>
          </w:p>
        </w:tc>
        <w:tc>
          <w:tcPr>
            <w:tcW w:w="817" w:type="dxa"/>
          </w:tcPr>
          <w:p w14:paraId="4C4AF167" w14:textId="4BC27B9F" w:rsidR="00381BD4" w:rsidRPr="001A08A1" w:rsidRDefault="00381BD4" w:rsidP="00B64DB5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 xml:space="preserve">2x2 </w:t>
            </w:r>
            <w:r w:rsidR="00B64DB5" w:rsidRPr="001A08A1">
              <w:rPr>
                <w:noProof/>
                <w:sz w:val="12"/>
                <w:szCs w:val="12"/>
              </w:rPr>
              <w:t>table</w:t>
            </w:r>
            <w:r w:rsidRPr="001A08A1">
              <w:rPr>
                <w:noProof/>
                <w:sz w:val="12"/>
                <w:szCs w:val="12"/>
              </w:rPr>
              <w:t xml:space="preserve"> supplied by the authors</w:t>
            </w:r>
          </w:p>
        </w:tc>
        <w:tc>
          <w:tcPr>
            <w:tcW w:w="1030" w:type="dxa"/>
          </w:tcPr>
          <w:p w14:paraId="721BEB02" w14:textId="77777777" w:rsidR="00381BD4" w:rsidRPr="001A08A1" w:rsidRDefault="00381BD4" w:rsidP="00E72F28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90" w:type="dxa"/>
          </w:tcPr>
          <w:p w14:paraId="724D147B" w14:textId="77777777" w:rsidR="00381BD4" w:rsidRPr="001A08A1" w:rsidRDefault="00381BD4" w:rsidP="00E72F28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 or flush toilet</w:t>
            </w:r>
          </w:p>
          <w:p w14:paraId="5B0E0D6B" w14:textId="77777777" w:rsidR="000E2C9A" w:rsidRDefault="000E2C9A" w:rsidP="00E72F28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Children</w:t>
            </w:r>
          </w:p>
          <w:p w14:paraId="1217A2EE" w14:textId="77777777" w:rsidR="00381BD4" w:rsidRPr="001A08A1" w:rsidRDefault="00381BD4" w:rsidP="00E72F28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Asia</w:t>
            </w:r>
          </w:p>
        </w:tc>
        <w:tc>
          <w:tcPr>
            <w:tcW w:w="1418" w:type="dxa"/>
          </w:tcPr>
          <w:p w14:paraId="2FD23BD6" w14:textId="77777777" w:rsidR="00381BD4" w:rsidRPr="001A08A1" w:rsidRDefault="00381BD4" w:rsidP="00E72F28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7/213</w:t>
            </w:r>
          </w:p>
        </w:tc>
        <w:tc>
          <w:tcPr>
            <w:tcW w:w="1417" w:type="dxa"/>
          </w:tcPr>
          <w:p w14:paraId="2F4E3D23" w14:textId="77777777" w:rsidR="00381BD4" w:rsidRPr="001A08A1" w:rsidRDefault="00381BD4" w:rsidP="00E72F28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30/150</w:t>
            </w:r>
          </w:p>
        </w:tc>
        <w:tc>
          <w:tcPr>
            <w:tcW w:w="1727" w:type="dxa"/>
          </w:tcPr>
          <w:p w14:paraId="678C2AA0" w14:textId="4870CB20" w:rsidR="00381BD4" w:rsidRPr="001A08A1" w:rsidRDefault="00381BD4" w:rsidP="00E72F28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16 (0·07-0·38)</w:t>
            </w:r>
          </w:p>
        </w:tc>
      </w:tr>
      <w:tr w:rsidR="00381BD4" w:rsidRPr="001A08A1" w14:paraId="023FBBED" w14:textId="77777777" w:rsidTr="00656C69">
        <w:trPr>
          <w:trHeight w:val="761"/>
          <w:tblHeader/>
        </w:trPr>
        <w:tc>
          <w:tcPr>
            <w:tcW w:w="1017" w:type="dxa"/>
            <w:vMerge w:val="restart"/>
          </w:tcPr>
          <w:p w14:paraId="0E2148D4" w14:textId="55D519DD" w:rsidR="00381BD4" w:rsidRPr="001A08A1" w:rsidRDefault="00903E34" w:rsidP="00A445CD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lastRenderedPageBreak/>
              <w:t>Ximenes et al., 2003</w:t>
            </w:r>
            <w:r w:rsidR="00381BD4" w:rsidRPr="001A08A1">
              <w:rPr>
                <w:noProof/>
                <w:sz w:val="12"/>
                <w:szCs w:val="12"/>
              </w:rPr>
              <w:t xml:space="preserve"> </w:t>
            </w:r>
            <w:r w:rsidR="00C77432" w:rsidRPr="001A08A1">
              <w:rPr>
                <w:noProof/>
                <w:sz w:val="12"/>
                <w:szCs w:val="12"/>
              </w:rPr>
              <w:fldChar w:fldCharType="begin">
                <w:fldData xml:space="preserve">PEVuZE5vdGU+PENpdGU+PEF1dGhvcj5YaW1lbmVzPC9BdXRob3I+PFllYXI+MjAwMzwvWWVhcj48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 </w:instrText>
            </w:r>
            <w:r w:rsidR="00A445CD">
              <w:rPr>
                <w:noProof/>
                <w:sz w:val="12"/>
                <w:szCs w:val="12"/>
              </w:rPr>
              <w:fldChar w:fldCharType="begin">
                <w:fldData xml:space="preserve">PEVuZE5vdGU+PENpdGU+PEF1dGhvcj5YaW1lbmVzPC9BdXRob3I+PFllYXI+MjAwMzwvWWVhcj48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</w:fldData>
              </w:fldChar>
            </w:r>
            <w:r w:rsidR="00A445CD">
              <w:rPr>
                <w:noProof/>
                <w:sz w:val="12"/>
                <w:szCs w:val="12"/>
              </w:rPr>
              <w:instrText xml:space="preserve"> ADDIN EN.CITE.DATA </w:instrText>
            </w:r>
            <w:r w:rsidR="00A445CD">
              <w:rPr>
                <w:noProof/>
                <w:sz w:val="12"/>
                <w:szCs w:val="12"/>
              </w:rPr>
            </w:r>
            <w:r w:rsidR="00A445CD">
              <w:rPr>
                <w:noProof/>
                <w:sz w:val="12"/>
                <w:szCs w:val="12"/>
              </w:rPr>
              <w:fldChar w:fldCharType="end"/>
            </w:r>
            <w:r w:rsidR="00C77432" w:rsidRPr="001A08A1">
              <w:rPr>
                <w:noProof/>
                <w:sz w:val="12"/>
                <w:szCs w:val="12"/>
              </w:rPr>
            </w:r>
            <w:r w:rsidR="00C77432" w:rsidRPr="001A08A1">
              <w:rPr>
                <w:noProof/>
                <w:sz w:val="12"/>
                <w:szCs w:val="12"/>
              </w:rPr>
              <w:fldChar w:fldCharType="separate"/>
            </w:r>
            <w:r w:rsidR="00A445CD">
              <w:rPr>
                <w:noProof/>
                <w:sz w:val="12"/>
                <w:szCs w:val="12"/>
              </w:rPr>
              <w:t>[</w:t>
            </w:r>
            <w:hyperlink w:anchor="_ENREF_18" w:tooltip="Ximenes, 2003 #268" w:history="1">
              <w:r w:rsidR="00A445CD">
                <w:rPr>
                  <w:noProof/>
                  <w:sz w:val="12"/>
                  <w:szCs w:val="12"/>
                </w:rPr>
                <w:t>18</w:t>
              </w:r>
            </w:hyperlink>
            <w:r w:rsidR="00A445CD">
              <w:rPr>
                <w:noProof/>
                <w:sz w:val="12"/>
                <w:szCs w:val="12"/>
              </w:rPr>
              <w:t>]</w:t>
            </w:r>
            <w:r w:rsidR="00C77432" w:rsidRPr="001A08A1">
              <w:rPr>
                <w:noProof/>
                <w:sz w:val="12"/>
                <w:szCs w:val="12"/>
              </w:rPr>
              <w:fldChar w:fldCharType="end"/>
            </w:r>
          </w:p>
        </w:tc>
        <w:tc>
          <w:tcPr>
            <w:tcW w:w="1216" w:type="dxa"/>
            <w:vMerge w:val="restart"/>
          </w:tcPr>
          <w:p w14:paraId="2DF39554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Cross-sectional descriptive survey in São Lourenço da Mata, Brazil</w:t>
            </w:r>
          </w:p>
        </w:tc>
        <w:tc>
          <w:tcPr>
            <w:tcW w:w="1216" w:type="dxa"/>
            <w:vMerge w:val="restart"/>
          </w:tcPr>
          <w:p w14:paraId="4CA0F41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1674 families*</w:t>
            </w:r>
          </w:p>
          <w:p w14:paraId="55C11FD9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/>
                <w:noProof/>
                <w:sz w:val="12"/>
                <w:szCs w:val="12"/>
              </w:rPr>
              <w:t>(households randomly selected and all those aged 10-25 years in those households were eligible for inclusion)</w:t>
            </w:r>
          </w:p>
        </w:tc>
        <w:tc>
          <w:tcPr>
            <w:tcW w:w="801" w:type="dxa"/>
            <w:vMerge w:val="restart"/>
          </w:tcPr>
          <w:p w14:paraId="6CEFAD9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iCs/>
                <w:noProof/>
                <w:sz w:val="12"/>
                <w:szCs w:val="12"/>
              </w:rPr>
              <w:t>Sewerage</w:t>
            </w:r>
          </w:p>
        </w:tc>
        <w:tc>
          <w:tcPr>
            <w:tcW w:w="1843" w:type="dxa"/>
            <w:vMerge w:val="restart"/>
          </w:tcPr>
          <w:p w14:paraId="41E32098" w14:textId="5F2ADE10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Diagnostics: </w:t>
            </w:r>
            <w:r w:rsidRPr="001A08A1">
              <w:rPr>
                <w:noProof/>
                <w:sz w:val="12"/>
                <w:szCs w:val="12"/>
              </w:rPr>
              <w:t>+</w:t>
            </w:r>
            <w:r w:rsidR="00903E34">
              <w:rPr>
                <w:noProof/>
                <w:sz w:val="12"/>
                <w:szCs w:val="12"/>
              </w:rPr>
              <w:t>½</w:t>
            </w:r>
          </w:p>
          <w:p w14:paraId="41663D9C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Number of sampl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A567413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assessment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31AFADAF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WASH definition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3BA6CF91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Confounding assessment: </w:t>
            </w:r>
            <w:r w:rsidRPr="001A08A1">
              <w:rPr>
                <w:noProof/>
                <w:sz w:val="12"/>
                <w:szCs w:val="12"/>
              </w:rPr>
              <w:t>+1</w:t>
            </w:r>
            <w:r w:rsidRPr="001A08A1">
              <w:rPr>
                <w:b/>
                <w:noProof/>
                <w:sz w:val="12"/>
                <w:szCs w:val="12"/>
              </w:rPr>
              <w:t xml:space="preserve"> </w:t>
            </w:r>
          </w:p>
          <w:p w14:paraId="0975C1F9" w14:textId="77777777" w:rsidR="00381BD4" w:rsidRPr="001A08A1" w:rsidRDefault="00381BD4" w:rsidP="00842850">
            <w:pPr>
              <w:rPr>
                <w:b/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Reponse rates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059F2E33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 xml:space="preserve">Other: </w:t>
            </w:r>
            <w:r w:rsidRPr="001A08A1">
              <w:rPr>
                <w:noProof/>
                <w:sz w:val="12"/>
                <w:szCs w:val="12"/>
              </w:rPr>
              <w:t>0</w:t>
            </w:r>
          </w:p>
          <w:p w14:paraId="46BC0B9B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</w:p>
          <w:p w14:paraId="3716122D" w14:textId="77777777" w:rsidR="00381BD4" w:rsidRPr="001A08A1" w:rsidRDefault="00381BD4" w:rsidP="00842850">
            <w:pPr>
              <w:rPr>
                <w:noProof/>
                <w:sz w:val="12"/>
                <w:szCs w:val="12"/>
              </w:rPr>
            </w:pPr>
            <w:r w:rsidRPr="001A08A1">
              <w:rPr>
                <w:b/>
                <w:noProof/>
                <w:sz w:val="12"/>
                <w:szCs w:val="12"/>
              </w:rPr>
              <w:t>Total:</w:t>
            </w:r>
            <w:r w:rsidRPr="001A08A1">
              <w:rPr>
                <w:noProof/>
                <w:sz w:val="12"/>
                <w:szCs w:val="12"/>
              </w:rPr>
              <w:t xml:space="preserve"> +1</w:t>
            </w:r>
            <w:r w:rsidRPr="001A08A1">
              <w:rPr>
                <w:noProof/>
                <w:sz w:val="12"/>
                <w:szCs w:val="12"/>
                <w:vertAlign w:val="superscript"/>
              </w:rPr>
              <w:t>1</w:t>
            </w:r>
            <w:r w:rsidRPr="001A08A1">
              <w:rPr>
                <w:noProof/>
                <w:sz w:val="12"/>
                <w:szCs w:val="12"/>
              </w:rPr>
              <w:t>/</w:t>
            </w:r>
            <w:r w:rsidRPr="001A08A1">
              <w:rPr>
                <w:noProof/>
                <w:sz w:val="12"/>
                <w:szCs w:val="12"/>
                <w:vertAlign w:val="subscript"/>
              </w:rPr>
              <w:t>2</w:t>
            </w:r>
          </w:p>
        </w:tc>
        <w:tc>
          <w:tcPr>
            <w:tcW w:w="817" w:type="dxa"/>
            <w:vMerge w:val="restart"/>
          </w:tcPr>
          <w:p w14:paraId="64C40C2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Odds ratios from biavariate models</w:t>
            </w:r>
          </w:p>
        </w:tc>
        <w:tc>
          <w:tcPr>
            <w:tcW w:w="1030" w:type="dxa"/>
          </w:tcPr>
          <w:p w14:paraId="50134321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Pit or septic tank</w:t>
            </w:r>
          </w:p>
        </w:tc>
        <w:tc>
          <w:tcPr>
            <w:tcW w:w="1490" w:type="dxa"/>
          </w:tcPr>
          <w:p w14:paraId="2CA34AED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ewerage</w:t>
            </w:r>
          </w:p>
          <w:p w14:paraId="51F282D6" w14:textId="05708E87" w:rsidR="000E2C9A" w:rsidRDefault="000E2C9A" w:rsidP="00F90F49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0F7E3167" w14:textId="42B6F365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Latrine or flush toilet</w:t>
            </w:r>
          </w:p>
        </w:tc>
        <w:tc>
          <w:tcPr>
            <w:tcW w:w="1418" w:type="dxa"/>
          </w:tcPr>
          <w:p w14:paraId="773A04F2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17" w:type="dxa"/>
          </w:tcPr>
          <w:p w14:paraId="07DCB187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727" w:type="dxa"/>
          </w:tcPr>
          <w:p w14:paraId="38933407" w14:textId="15983D90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60 (0·44-0·84)</w:t>
            </w:r>
          </w:p>
        </w:tc>
      </w:tr>
      <w:tr w:rsidR="00381BD4" w:rsidRPr="001A08A1" w14:paraId="24A12915" w14:textId="77777777" w:rsidTr="00656C69">
        <w:trPr>
          <w:trHeight w:val="760"/>
          <w:tblHeader/>
        </w:trPr>
        <w:tc>
          <w:tcPr>
            <w:tcW w:w="1017" w:type="dxa"/>
            <w:vMerge/>
          </w:tcPr>
          <w:p w14:paraId="62191C3B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785CF8EC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216" w:type="dxa"/>
            <w:vMerge/>
          </w:tcPr>
          <w:p w14:paraId="524610EF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01" w:type="dxa"/>
            <w:vMerge/>
          </w:tcPr>
          <w:p w14:paraId="650494F6" w14:textId="77777777" w:rsidR="00381BD4" w:rsidRPr="001A08A1" w:rsidRDefault="00381BD4" w:rsidP="00F90F49">
            <w:pPr>
              <w:rPr>
                <w:iCs/>
                <w:noProof/>
                <w:sz w:val="12"/>
                <w:szCs w:val="12"/>
              </w:rPr>
            </w:pPr>
          </w:p>
        </w:tc>
        <w:tc>
          <w:tcPr>
            <w:tcW w:w="1843" w:type="dxa"/>
            <w:vMerge/>
          </w:tcPr>
          <w:p w14:paraId="7BD3900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817" w:type="dxa"/>
            <w:vMerge/>
          </w:tcPr>
          <w:p w14:paraId="7E498DF8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</w:p>
        </w:tc>
        <w:tc>
          <w:tcPr>
            <w:tcW w:w="1030" w:type="dxa"/>
          </w:tcPr>
          <w:p w14:paraId="66D86817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ewerage</w:t>
            </w:r>
          </w:p>
        </w:tc>
        <w:tc>
          <w:tcPr>
            <w:tcW w:w="1490" w:type="dxa"/>
          </w:tcPr>
          <w:p w14:paraId="7A5AF86A" w14:textId="77777777" w:rsidR="00381BD4" w:rsidRPr="001A08A1" w:rsidRDefault="00381BD4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ewerage</w:t>
            </w:r>
          </w:p>
          <w:p w14:paraId="4A1888DD" w14:textId="77777777" w:rsidR="000E2C9A" w:rsidRDefault="000E2C9A" w:rsidP="000E2C9A">
            <w:pPr>
              <w:rPr>
                <w:noProof/>
                <w:sz w:val="12"/>
                <w:szCs w:val="12"/>
              </w:rPr>
            </w:pPr>
            <w:r>
              <w:rPr>
                <w:noProof/>
                <w:sz w:val="12"/>
                <w:szCs w:val="12"/>
              </w:rPr>
              <w:t>Adults and children</w:t>
            </w:r>
          </w:p>
          <w:p w14:paraId="0EF902F5" w14:textId="77777777" w:rsidR="00381BD4" w:rsidRPr="001A08A1" w:rsidRDefault="00381BD4" w:rsidP="00F90F49">
            <w:pPr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South America</w:t>
            </w:r>
          </w:p>
        </w:tc>
        <w:tc>
          <w:tcPr>
            <w:tcW w:w="1418" w:type="dxa"/>
          </w:tcPr>
          <w:p w14:paraId="01F31BA4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417" w:type="dxa"/>
          </w:tcPr>
          <w:p w14:paraId="6678239D" w14:textId="77777777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-</w:t>
            </w:r>
          </w:p>
        </w:tc>
        <w:tc>
          <w:tcPr>
            <w:tcW w:w="1727" w:type="dxa"/>
          </w:tcPr>
          <w:p w14:paraId="29FB315B" w14:textId="70C53D66" w:rsidR="00381BD4" w:rsidRPr="001A08A1" w:rsidRDefault="00381BD4" w:rsidP="00C31641">
            <w:pPr>
              <w:jc w:val="center"/>
              <w:rPr>
                <w:noProof/>
                <w:sz w:val="12"/>
                <w:szCs w:val="12"/>
              </w:rPr>
            </w:pPr>
            <w:r w:rsidRPr="001A08A1">
              <w:rPr>
                <w:noProof/>
                <w:sz w:val="12"/>
                <w:szCs w:val="12"/>
              </w:rPr>
              <w:t>0·20 (0·14-0·29)</w:t>
            </w:r>
          </w:p>
        </w:tc>
      </w:tr>
    </w:tbl>
    <w:p w14:paraId="55B1C6DF" w14:textId="77777777" w:rsidR="00EF396B" w:rsidRPr="001A08A1" w:rsidRDefault="00EF396B" w:rsidP="00EF396B">
      <w:pPr>
        <w:pStyle w:val="Textbody"/>
        <w:rPr>
          <w:rFonts w:ascii="Arial" w:eastAsiaTheme="minorHAnsi" w:hAnsi="Arial" w:cstheme="minorBidi"/>
          <w:sz w:val="20"/>
          <w:szCs w:val="22"/>
          <w:lang w:val="en-GB" w:eastAsia="en-US" w:bidi="ar-SA"/>
        </w:rPr>
      </w:pPr>
    </w:p>
    <w:p w14:paraId="2027345A" w14:textId="77777777" w:rsidR="00EF396B" w:rsidRDefault="00EF396B" w:rsidP="00EF396B">
      <w:pPr>
        <w:pStyle w:val="Textbody"/>
        <w:rPr>
          <w:rFonts w:ascii="Arial" w:eastAsiaTheme="minorHAnsi" w:hAnsi="Arial" w:cstheme="minorBidi"/>
          <w:sz w:val="20"/>
          <w:szCs w:val="22"/>
          <w:lang w:val="en-GB" w:eastAsia="en-US" w:bidi="ar-SA"/>
        </w:rPr>
      </w:pPr>
      <w:r w:rsidRPr="001A08A1">
        <w:rPr>
          <w:rFonts w:ascii="Arial" w:eastAsiaTheme="minorHAnsi" w:hAnsi="Arial" w:cstheme="minorBidi"/>
          <w:sz w:val="20"/>
          <w:szCs w:val="22"/>
          <w:lang w:val="en-GB" w:eastAsia="en-US" w:bidi="ar-SA"/>
        </w:rPr>
        <w:t>* WASH and schistosomiasis data not available for complete study population. Population reported is the number with WASH and schistosomiasis data available</w:t>
      </w:r>
    </w:p>
    <w:p w14:paraId="1E7C33E4" w14:textId="7F53BAF5" w:rsidR="00C938E2" w:rsidRPr="00A445CD" w:rsidRDefault="00656C69" w:rsidP="00A445CD">
      <w:pPr>
        <w:spacing w:line="240" w:lineRule="auto"/>
      </w:pPr>
      <w:r w:rsidRPr="00656C69">
        <w:rPr>
          <w:vertAlign w:val="superscript"/>
        </w:rPr>
        <w:t xml:space="preserve">† </w:t>
      </w:r>
      <w:r w:rsidRPr="00656C69">
        <w:rPr>
          <w:u w:val="single"/>
        </w:rPr>
        <w:t>Quality of studies</w:t>
      </w:r>
      <w:r w:rsidRPr="00656C69">
        <w:t xml:space="preserve"> was assessed by assigning scores for diagnostic approach (+1 if sedimentation was used for intestinal schistosomiasis or multiple diagnostic approaches used, +1/2</w:t>
      </w:r>
      <w:r w:rsidRPr="00656C69">
        <w:rPr>
          <w:i/>
        </w:rPr>
        <w:t xml:space="preserve"> </w:t>
      </w:r>
      <w:r w:rsidRPr="00656C69">
        <w:t>for</w:t>
      </w:r>
      <w:r w:rsidRPr="00656C69">
        <w:rPr>
          <w:i/>
        </w:rPr>
        <w:t xml:space="preserve"> </w:t>
      </w:r>
      <w:r w:rsidRPr="00656C69">
        <w:t>Kato-Katz</w:t>
      </w:r>
      <w:r w:rsidRPr="00656C69">
        <w:rPr>
          <w:i/>
        </w:rPr>
        <w:t xml:space="preserve"> </w:t>
      </w:r>
      <w:r w:rsidRPr="00656C69">
        <w:t>or urine filtration, 0 otherwise); number of samples analysed (+1 if multiple stool/urine samples taken, +2/3 if slides checked by another technician, +1/3 if multiple slides read from the same sample, 0 otherwise); WASH assessment (+1 if household visit and inspection, or at least some spot checks, 0 if questionnaire outside of the home or WASH assessment method not defined); WASH definitions (+1 if they allow for comparison with JMP indicators,</w:t>
      </w:r>
      <w:r w:rsidR="00C77432" w:rsidRPr="00656C69">
        <w:fldChar w:fldCharType="begin"/>
      </w:r>
      <w:r w:rsidR="00A445CD">
        <w:instrText xml:space="preserve"> ADDIN EN.CITE &lt;EndNote&gt;&lt;Cite&gt;&lt;Author&gt;WHO&lt;/Author&gt;&lt;Year&gt;2013&lt;/Year&gt;&lt;RecNum&gt;421&lt;/RecNum&gt;&lt;DisplayText&gt;[19]&lt;/DisplayText&gt;&lt;record&gt;&lt;rec-number&gt;421&lt;/rec-number&gt;&lt;foreign-keys&gt;&lt;key app="EN" db-id="500exfsf10fxriedtdm5expfv0zwdddape25" timestamp="1391173251"&gt;421&lt;/key&gt;&lt;/foreign-keys&gt;&lt;ref-type name="Journal Article"&gt;17&lt;/ref-type&gt;&lt;contributors&gt;&lt;authors&gt;&lt;author&gt;WHO&lt;/author&gt;&lt;author&gt;UNICEF&lt;/author&gt;&lt;/authors&gt;&lt;/contributors&gt;&lt;titles&gt;&lt;title&gt;Progress on sanitation and drinking-water - 2013 update&lt;/title&gt;&lt;secondary-title&gt;Geneva: World Health Organization&lt;/secondary-title&gt;&lt;/titles&gt;&lt;periodical&gt;&lt;full-title&gt;Geneva: World Health Organization&lt;/full-title&gt;&lt;/periodical&gt;&lt;dates&gt;&lt;year&gt;2013&lt;/year&gt;&lt;/dates&gt;&lt;isbn&gt;9241505397&lt;/isbn&gt;&lt;urls&gt;&lt;/urls&gt;&lt;/record&gt;&lt;/Cite&gt;&lt;/EndNote&gt;</w:instrText>
      </w:r>
      <w:r w:rsidR="00C77432" w:rsidRPr="00656C69">
        <w:fldChar w:fldCharType="separate"/>
      </w:r>
      <w:r w:rsidR="00A445CD">
        <w:rPr>
          <w:noProof/>
        </w:rPr>
        <w:t>[</w:t>
      </w:r>
      <w:hyperlink w:anchor="_ENREF_19" w:tooltip="WHO, 2013 #421" w:history="1">
        <w:r w:rsidR="00A445CD">
          <w:rPr>
            <w:noProof/>
          </w:rPr>
          <w:t>19</w:t>
        </w:r>
      </w:hyperlink>
      <w:r w:rsidR="00A445CD">
        <w:rPr>
          <w:noProof/>
        </w:rPr>
        <w:t>]</w:t>
      </w:r>
      <w:r w:rsidR="00C77432" w:rsidRPr="00656C69">
        <w:fldChar w:fldCharType="end"/>
      </w:r>
      <w:r w:rsidRPr="00656C69">
        <w:t xml:space="preserve"> 0 otherwise); confounding assessment (+1 for data being split according to non-WASH variables found to be predictive of infection, 0 otherwise); response rates (+1 for above 80%, 0 for below 80% or not defined); and other (+1 for additional strengths and -1 for additional weaknesses).</w:t>
      </w:r>
    </w:p>
    <w:p w14:paraId="1C9F3719" w14:textId="77777777" w:rsidR="004F648B" w:rsidRPr="001A08A1" w:rsidRDefault="004F648B" w:rsidP="00A445CD">
      <w:pPr>
        <w:pStyle w:val="Heading2"/>
        <w:ind w:left="0" w:firstLine="0"/>
      </w:pPr>
      <w:r w:rsidRPr="001A08A1">
        <w:t>References</w:t>
      </w:r>
    </w:p>
    <w:p w14:paraId="7CCF5565" w14:textId="77777777" w:rsidR="00A445CD" w:rsidRPr="00A445CD" w:rsidRDefault="00ED2F30" w:rsidP="00A445CD">
      <w:pPr>
        <w:pStyle w:val="EndNoteBibliography"/>
        <w:spacing w:after="0"/>
        <w:ind w:left="720" w:hanging="720"/>
      </w:pPr>
      <w:r w:rsidRPr="001A08A1">
        <w:fldChar w:fldCharType="begin"/>
      </w:r>
      <w:r w:rsidRPr="001A08A1">
        <w:instrText xml:space="preserve"> ADDIN EN.REFLIST </w:instrText>
      </w:r>
      <w:r w:rsidRPr="001A08A1">
        <w:fldChar w:fldCharType="separate"/>
      </w:r>
      <w:bookmarkStart w:id="1" w:name="_ENREF_1"/>
      <w:r w:rsidR="00A445CD" w:rsidRPr="00A445CD">
        <w:t>1. Barbosa FA (1966) [Schistosomiasis morbidity]. R Br Malar: Suppl:3-159. (in Portuguese)</w:t>
      </w:r>
      <w:bookmarkEnd w:id="1"/>
    </w:p>
    <w:p w14:paraId="01E84C27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2" w:name="_ENREF_2"/>
      <w:r w:rsidRPr="00A445CD">
        <w:t xml:space="preserve">2. Barreto ML (1991) Geographical and socioeconomic factors relating to the distribution of </w:t>
      </w:r>
      <w:r w:rsidRPr="00A445CD">
        <w:rPr>
          <w:i/>
        </w:rPr>
        <w:t xml:space="preserve">Schistosoma mansoni </w:t>
      </w:r>
      <w:r w:rsidRPr="00A445CD">
        <w:t xml:space="preserve">infection in an urban area of north-east Brazil. Bull World Health Organ 69: 93-102. </w:t>
      </w:r>
      <w:bookmarkEnd w:id="2"/>
    </w:p>
    <w:p w14:paraId="65EAEDCF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3" w:name="_ENREF_3"/>
      <w:r w:rsidRPr="00A445CD">
        <w:t xml:space="preserve">3. Coura-Filho P, Rocha RS, Farah MW, da Silva GC, Katz N (1994) Identification of factors and groups at risk of infection with </w:t>
      </w:r>
      <w:r w:rsidRPr="00A445CD">
        <w:rPr>
          <w:i/>
        </w:rPr>
        <w:t>Schistosoma mansoni</w:t>
      </w:r>
      <w:r w:rsidRPr="00A445CD">
        <w:t xml:space="preserve">: a strategy for the implementation of control measures? Rev Inst Med Trop São Paulo 36: 245-253. </w:t>
      </w:r>
      <w:bookmarkEnd w:id="3"/>
    </w:p>
    <w:p w14:paraId="4F7676CD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4" w:name="_ENREF_4"/>
      <w:r w:rsidRPr="00A445CD">
        <w:t xml:space="preserve">4. Cundill B, Alexander N, Bethony JM, Diemert D, Pullan RL, et al. (2011) Rates and intensity of re-infection with human helminths after treatment and the influence of individual, household, and environmental factors in a Brazilian community. Parasitology 138: 1406-1416. </w:t>
      </w:r>
      <w:bookmarkEnd w:id="4"/>
    </w:p>
    <w:p w14:paraId="51CB8837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5" w:name="_ENREF_5"/>
      <w:r w:rsidRPr="00A445CD">
        <w:t xml:space="preserve">5. da Silva AA, Cutrim RN, de Britto e Alves MT, Coimbra LC, Tonial SR, et al. (1997) Water-contact patterns and risk factors for </w:t>
      </w:r>
      <w:r w:rsidRPr="00A445CD">
        <w:rPr>
          <w:i/>
        </w:rPr>
        <w:t xml:space="preserve">Schistosoma mansoni </w:t>
      </w:r>
      <w:r w:rsidRPr="00A445CD">
        <w:t xml:space="preserve">infection in a rural village of northeast Brazil. Rev Inst Med Trop São Paulo 39: 91-96. </w:t>
      </w:r>
      <w:bookmarkEnd w:id="5"/>
    </w:p>
    <w:p w14:paraId="07CE4C5E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6" w:name="_ENREF_6"/>
      <w:r w:rsidRPr="00A445CD">
        <w:t xml:space="preserve">6. Farooq M, Nielsen J, Samaan SA, Mallah MB, Allam AA (1966) The epidemiology of </w:t>
      </w:r>
      <w:r w:rsidRPr="00A445CD">
        <w:rPr>
          <w:i/>
        </w:rPr>
        <w:t xml:space="preserve">Schistosoma haematobium </w:t>
      </w:r>
      <w:r w:rsidRPr="00A445CD">
        <w:t xml:space="preserve">and </w:t>
      </w:r>
      <w:r w:rsidRPr="00A445CD">
        <w:rPr>
          <w:i/>
        </w:rPr>
        <w:t xml:space="preserve">S. mansoni </w:t>
      </w:r>
      <w:r w:rsidRPr="00A445CD">
        <w:t xml:space="preserve">infections in the Egypt-49 project area. 2. Prevalence of bilharziasis in relation to personal attributes and habits. Bull World Health Organ 35: 293-318. </w:t>
      </w:r>
      <w:bookmarkEnd w:id="6"/>
    </w:p>
    <w:p w14:paraId="12F363F8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7" w:name="_ENREF_7"/>
      <w:r w:rsidRPr="00A445CD">
        <w:t xml:space="preserve">7. Firmo JOA, Costa MF, Guerra HL, Rocha RS (1996) Urban schistosomiasis: morbidity, sociodemographic characteristics and water contact patterns predictive of infection. Int J Epidemiol 25: 1292-1300. </w:t>
      </w:r>
      <w:bookmarkEnd w:id="7"/>
    </w:p>
    <w:p w14:paraId="66C02D2B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8" w:name="_ENREF_8"/>
      <w:r w:rsidRPr="00A445CD">
        <w:t xml:space="preserve">8. Fürst T, Ouattara M, Silué KD, N'Goran DN, Adiossan LG, et al. (2013) Scope and limits of an anamnestic questionnaire in a control-induced low-endemicity helminthiasis setting in south-central Côte d'Ivoire. PLoS One 8: e64380. </w:t>
      </w:r>
      <w:bookmarkEnd w:id="8"/>
    </w:p>
    <w:p w14:paraId="77FA94D7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9" w:name="_ENREF_9"/>
      <w:r w:rsidRPr="00A445CD">
        <w:t xml:space="preserve">9. Guimarães DC, De Barros HL, Katz N (1985) A clinical epidemiologic study in a schistosomiasis mansoni endemic area. Rev Inst Med Trop São Paulo 27: 123-131. </w:t>
      </w:r>
      <w:bookmarkEnd w:id="9"/>
    </w:p>
    <w:p w14:paraId="3AD0349B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10" w:name="_ENREF_10"/>
      <w:r w:rsidRPr="00A445CD">
        <w:lastRenderedPageBreak/>
        <w:t>10. Guimarães MD, Costa MF, de Lima LB, Moreira MA (1985) [Clinico-epidemiological study of schistosomiasis mansoni in school children of Ilha, municipality of Arcos, MG (Brazil) 1983]. Rev Saude Publica 19: 8-17. (in Portuguese)</w:t>
      </w:r>
      <w:bookmarkEnd w:id="10"/>
    </w:p>
    <w:p w14:paraId="09F8B1E6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11" w:name="_ENREF_11"/>
      <w:r w:rsidRPr="00A445CD">
        <w:t xml:space="preserve">11. Kabatereine NB, Standley CJ, Sousa-Figueiredo JC, Fleming FM, Stothard JR, et al. (2011) Integrated prevalence mapping of schistosomiasis, soil-transmitted helminthiasis and malaria in lakeside and island communities in Lake Victoria, Uganda. Parasit Vectors 4: 232. </w:t>
      </w:r>
      <w:bookmarkEnd w:id="11"/>
    </w:p>
    <w:p w14:paraId="0122E032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12" w:name="_ENREF_12"/>
      <w:r w:rsidRPr="00A445CD">
        <w:t xml:space="preserve">12. Matthys B, Tschannen AB, Tian-Bi NT, Comoe H, Diabate S, et al. (2007) Risk factors for </w:t>
      </w:r>
      <w:r w:rsidRPr="00A445CD">
        <w:rPr>
          <w:i/>
        </w:rPr>
        <w:t xml:space="preserve">Schistosoma mansoni </w:t>
      </w:r>
      <w:r w:rsidRPr="00A445CD">
        <w:t xml:space="preserve">and hookworm in urban farming communities in western Côte d’Ivoire. Trop Med Int Health 12: 709-723. </w:t>
      </w:r>
      <w:bookmarkEnd w:id="12"/>
    </w:p>
    <w:p w14:paraId="5093E0E4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13" w:name="_ENREF_13"/>
      <w:r w:rsidRPr="00A445CD">
        <w:t xml:space="preserve">13. Mahmud MA, Spigt M, Bezabih AM, Lopez Pavon I, Dinant G-J, et al. (2013) Risk factors for intestinal parasitosis, anaemia, and malnutrition among school children in Ethiopia. Pathog Glob Health 107: 58-65. </w:t>
      </w:r>
      <w:bookmarkEnd w:id="13"/>
    </w:p>
    <w:p w14:paraId="44D24C67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14" w:name="_ENREF_14"/>
      <w:r w:rsidRPr="00A445CD">
        <w:t xml:space="preserve">14. Noman MA, Alshargby SA, Kadi HO, Mansoor T, Rahman RA, et al. (2012) Spread of internal parasites among the student of Al-Shaheed Al-Noman school, Widi Jadeed villages, Taiz province-Republic of Yemen. C J BioMed 6: 18-24. </w:t>
      </w:r>
      <w:bookmarkEnd w:id="14"/>
    </w:p>
    <w:p w14:paraId="25C06E69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15" w:name="_ENREF_15"/>
      <w:r w:rsidRPr="00A445CD">
        <w:t xml:space="preserve">15. Palmeira DCC, de Carvalho AG, Rodrigues K, Couto JLA (2010) [Prevalence of </w:t>
      </w:r>
      <w:r w:rsidRPr="00A445CD">
        <w:rPr>
          <w:i/>
        </w:rPr>
        <w:t xml:space="preserve">Schistosoma mansoni </w:t>
      </w:r>
      <w:r w:rsidRPr="00A445CD">
        <w:t>infection in two municipalities of the State of Alagoas, Brazil]. Rev Soc Bras Med Trop 43: 313-317. (in Portuguese)</w:t>
      </w:r>
      <w:bookmarkEnd w:id="15"/>
    </w:p>
    <w:p w14:paraId="5DF38D70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16" w:name="_ENREF_16"/>
      <w:r w:rsidRPr="00A445CD">
        <w:t xml:space="preserve">16. Rodrigues RN, Murta C, Teixeira Junior MA, Cury GC, Rocha MO (1995) Clinical-epidemiologic study of schistosomiasis mansoni in Ponte do Pasmado, a village in the municipality of Itinga, state of Minas Gerais, Brazil, 1992. Rev Inst Med Trop São Paulo 37: 81-85. </w:t>
      </w:r>
      <w:bookmarkEnd w:id="16"/>
    </w:p>
    <w:p w14:paraId="7BD93C52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17" w:name="_ENREF_17"/>
      <w:r w:rsidRPr="00A445CD">
        <w:t xml:space="preserve">17. Sady H, Al-Mekhlafi HM, Mahdy MAK, Lim YAL, Mahmud R, et al. (2013) Prevalence and associated factors of schistosomiasis among children in Yemen: implications for an effective control programme. PLoS Negl Trop Dis 7: e2377. </w:t>
      </w:r>
      <w:bookmarkEnd w:id="17"/>
    </w:p>
    <w:p w14:paraId="5B9D5F72" w14:textId="77777777" w:rsidR="00A445CD" w:rsidRPr="00A445CD" w:rsidRDefault="00A445CD" w:rsidP="00A445CD">
      <w:pPr>
        <w:pStyle w:val="EndNoteBibliography"/>
        <w:spacing w:after="0"/>
        <w:ind w:left="720" w:hanging="720"/>
      </w:pPr>
      <w:bookmarkStart w:id="18" w:name="_ENREF_18"/>
      <w:r w:rsidRPr="00A445CD">
        <w:t xml:space="preserve">18. Ximenes R, Southgate B, Smith PG, Guimaraes Neto L (2003) Socioeconomic determinants of schistosomiasis in an urban area in the Northeast of Brazil. Rev Panam Salud Publica 14: 409-421. </w:t>
      </w:r>
      <w:bookmarkEnd w:id="18"/>
    </w:p>
    <w:p w14:paraId="62814A90" w14:textId="77777777" w:rsidR="00A445CD" w:rsidRPr="00A445CD" w:rsidRDefault="00A445CD" w:rsidP="00A445CD">
      <w:pPr>
        <w:pStyle w:val="EndNoteBibliography"/>
        <w:ind w:left="720" w:hanging="720"/>
      </w:pPr>
      <w:bookmarkStart w:id="19" w:name="_ENREF_19"/>
      <w:r w:rsidRPr="00A445CD">
        <w:t xml:space="preserve">19. WHO, UNICEF (2013) Progress on sanitation and drinking-water - 2013 update. Geneva: World Health Organization. </w:t>
      </w:r>
      <w:bookmarkEnd w:id="19"/>
    </w:p>
    <w:p w14:paraId="4883F7B1" w14:textId="6459C256" w:rsidR="00BB0F0B" w:rsidRDefault="00ED2F30" w:rsidP="00002434">
      <w:pPr>
        <w:spacing w:line="480" w:lineRule="auto"/>
      </w:pPr>
      <w:r w:rsidRPr="001A08A1">
        <w:fldChar w:fldCharType="end"/>
      </w:r>
    </w:p>
    <w:sectPr w:rsidR="00BB0F0B" w:rsidSect="00002434">
      <w:footerReference w:type="default" r:id="rId9"/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0971B9E" w14:textId="77777777" w:rsidR="0078072B" w:rsidRDefault="0078072B" w:rsidP="00541723">
      <w:pPr>
        <w:spacing w:after="0" w:line="240" w:lineRule="auto"/>
      </w:pPr>
      <w:r>
        <w:separator/>
      </w:r>
    </w:p>
  </w:endnote>
  <w:endnote w:type="continuationSeparator" w:id="0">
    <w:p w14:paraId="06780A3A" w14:textId="77777777" w:rsidR="0078072B" w:rsidRDefault="0078072B" w:rsidP="005417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penSymbol">
    <w:altName w:val="Arial Unicode MS"/>
    <w:charset w:val="80"/>
    <w:family w:val="auto"/>
    <w:pitch w:val="default"/>
  </w:font>
  <w:font w:name="Courier New">
    <w:panose1 w:val="02070309020205020404"/>
    <w:charset w:val="00"/>
    <w:family w:val="modern"/>
    <w:pitch w:val="fixed"/>
    <w:sig w:usb0="20002A87" w:usb1="00000000" w:usb2="00000000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lfaen">
    <w:panose1 w:val="010A0502050306030303"/>
    <w:charset w:val="00"/>
    <w:family w:val="roman"/>
    <w:pitch w:val="variable"/>
    <w:sig w:usb0="040006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470194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372A8A4" w14:textId="77777777" w:rsidR="0078072B" w:rsidRDefault="0078072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F4E2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0BC7711" w14:textId="77777777" w:rsidR="0078072B" w:rsidRDefault="0078072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AEBF2E3" w14:textId="77777777" w:rsidR="0078072B" w:rsidRDefault="0078072B" w:rsidP="00541723">
      <w:pPr>
        <w:spacing w:after="0" w:line="240" w:lineRule="auto"/>
      </w:pPr>
      <w:r>
        <w:separator/>
      </w:r>
    </w:p>
  </w:footnote>
  <w:footnote w:type="continuationSeparator" w:id="0">
    <w:p w14:paraId="635A25DE" w14:textId="77777777" w:rsidR="0078072B" w:rsidRDefault="0078072B" w:rsidP="005417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8F67D6"/>
    <w:multiLevelType w:val="multilevel"/>
    <w:tmpl w:val="744E37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1">
    <w:nsid w:val="0E9F1016"/>
    <w:multiLevelType w:val="multilevel"/>
    <w:tmpl w:val="94AE78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2">
    <w:nsid w:val="19C2693D"/>
    <w:multiLevelType w:val="hybridMultilevel"/>
    <w:tmpl w:val="4BD003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C826922"/>
    <w:multiLevelType w:val="multilevel"/>
    <w:tmpl w:val="23C229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4">
    <w:nsid w:val="1E18450A"/>
    <w:multiLevelType w:val="multilevel"/>
    <w:tmpl w:val="C95C86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229E3153"/>
    <w:multiLevelType w:val="multilevel"/>
    <w:tmpl w:val="F7E848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6">
    <w:nsid w:val="2FC25DE1"/>
    <w:multiLevelType w:val="hybridMultilevel"/>
    <w:tmpl w:val="897CE7B6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05726AC"/>
    <w:multiLevelType w:val="hybridMultilevel"/>
    <w:tmpl w:val="08D4F3BE"/>
    <w:lvl w:ilvl="0" w:tplc="DB4CAACC">
      <w:numFmt w:val="bullet"/>
      <w:lvlText w:val=""/>
      <w:lvlJc w:val="left"/>
      <w:pPr>
        <w:ind w:left="720" w:hanging="360"/>
      </w:pPr>
      <w:rPr>
        <w:rFonts w:ascii="Symbol" w:eastAsia="Arial Unicode MS" w:hAnsi="Symbol" w:cs="Arial Unicode M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2C0357F"/>
    <w:multiLevelType w:val="multilevel"/>
    <w:tmpl w:val="23F26E50"/>
    <w:lvl w:ilvl="0">
      <w:start w:val="6"/>
      <w:numFmt w:val="decimal"/>
      <w:lvlText w:val=" %1 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 %1.%2 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 %1.%2.%3 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 %1.%2.%3.%4 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 %1.%2.%3.%4.%5 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 %1.%2.%3.%4.%5.%6 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 %1.%2.%3.%4.%5.%6.%7 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 %1.%2.%3.%4.%5.%6.%7.%8 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 %1.%2.%3.%4.%5.%6.%7.%8.%9 "/>
      <w:lvlJc w:val="left"/>
      <w:pPr>
        <w:tabs>
          <w:tab w:val="num" w:pos="3600"/>
        </w:tabs>
        <w:ind w:left="3600" w:hanging="360"/>
      </w:pPr>
    </w:lvl>
  </w:abstractNum>
  <w:abstractNum w:abstractNumId="9">
    <w:nsid w:val="378D66F6"/>
    <w:multiLevelType w:val="hybridMultilevel"/>
    <w:tmpl w:val="779ADC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5FE5D5F"/>
    <w:multiLevelType w:val="hybridMultilevel"/>
    <w:tmpl w:val="977E325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4AE6852"/>
    <w:multiLevelType w:val="hybridMultilevel"/>
    <w:tmpl w:val="9C7252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7F05547"/>
    <w:multiLevelType w:val="multilevel"/>
    <w:tmpl w:val="984068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13">
    <w:nsid w:val="58F87AB8"/>
    <w:multiLevelType w:val="multilevel"/>
    <w:tmpl w:val="4F56F9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14">
    <w:nsid w:val="596F39F3"/>
    <w:multiLevelType w:val="hybridMultilevel"/>
    <w:tmpl w:val="EA12385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B4000DB"/>
    <w:multiLevelType w:val="hybridMultilevel"/>
    <w:tmpl w:val="0F2EB0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FB85E2B"/>
    <w:multiLevelType w:val="hybridMultilevel"/>
    <w:tmpl w:val="BADE52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2954014"/>
    <w:multiLevelType w:val="multilevel"/>
    <w:tmpl w:val="E30241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18">
    <w:nsid w:val="62FF24EC"/>
    <w:multiLevelType w:val="multilevel"/>
    <w:tmpl w:val="7988C9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19">
    <w:nsid w:val="644F709A"/>
    <w:multiLevelType w:val="hybridMultilevel"/>
    <w:tmpl w:val="43F68B02"/>
    <w:lvl w:ilvl="0" w:tplc="94449AA6">
      <w:numFmt w:val="bullet"/>
      <w:lvlText w:val=""/>
      <w:lvlJc w:val="left"/>
      <w:pPr>
        <w:ind w:left="720" w:hanging="360"/>
      </w:pPr>
      <w:rPr>
        <w:rFonts w:ascii="Symbol" w:eastAsia="Arial Unicode MS" w:hAnsi="Symbol" w:cs="Arial Unicode M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647F2A36"/>
    <w:multiLevelType w:val="hybridMultilevel"/>
    <w:tmpl w:val="A0EE58B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5C91B44"/>
    <w:multiLevelType w:val="multilevel"/>
    <w:tmpl w:val="87147F7A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22">
    <w:nsid w:val="667F5142"/>
    <w:multiLevelType w:val="multilevel"/>
    <w:tmpl w:val="2B909E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23">
    <w:nsid w:val="66CE3423"/>
    <w:multiLevelType w:val="multilevel"/>
    <w:tmpl w:val="ACD041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24">
    <w:nsid w:val="760B439F"/>
    <w:multiLevelType w:val="multilevel"/>
    <w:tmpl w:val="FC7E39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eastAsia="Times New Roman" w:hAnsi="OpenSymbol" w:cs="OpenSymbol" w:hint="eastAsia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eastAsia="Times New Roman" w:hAnsi="OpenSymbol" w:cs="OpenSymbol" w:hint="eastAsia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eastAsia="Times New Roman" w:hAnsi="OpenSymbol" w:cs="OpenSymbol" w:hint="eastAsia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eastAsia="Times New Roman" w:hAnsi="OpenSymbol" w:cs="OpenSymbol" w:hint="eastAsia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eastAsia="Times New Roman" w:hAnsi="OpenSymbol" w:cs="OpenSymbol" w:hint="eastAsia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eastAsia="Times New Roman" w:hAnsi="OpenSymbol" w:cs="OpenSymbol" w:hint="eastAsia"/>
      </w:rPr>
    </w:lvl>
  </w:abstractNum>
  <w:abstractNum w:abstractNumId="25">
    <w:nsid w:val="79EC30BC"/>
    <w:multiLevelType w:val="hybridMultilevel"/>
    <w:tmpl w:val="A0EE58B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AF3116B"/>
    <w:multiLevelType w:val="hybridMultilevel"/>
    <w:tmpl w:val="CB32E1AE"/>
    <w:lvl w:ilvl="0" w:tplc="C45220A6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6"/>
  </w:num>
  <w:num w:numId="3">
    <w:abstractNumId w:val="15"/>
  </w:num>
  <w:num w:numId="4">
    <w:abstractNumId w:val="25"/>
  </w:num>
  <w:num w:numId="5">
    <w:abstractNumId w:val="20"/>
  </w:num>
  <w:num w:numId="6">
    <w:abstractNumId w:val="11"/>
  </w:num>
  <w:num w:numId="7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"/>
  </w:num>
  <w:num w:numId="9">
    <w:abstractNumId w:val="24"/>
  </w:num>
  <w:num w:numId="10">
    <w:abstractNumId w:val="18"/>
  </w:num>
  <w:num w:numId="11">
    <w:abstractNumId w:val="12"/>
  </w:num>
  <w:num w:numId="12">
    <w:abstractNumId w:val="13"/>
  </w:num>
  <w:num w:numId="13">
    <w:abstractNumId w:val="0"/>
  </w:num>
  <w:num w:numId="14">
    <w:abstractNumId w:val="17"/>
  </w:num>
  <w:num w:numId="15">
    <w:abstractNumId w:val="22"/>
  </w:num>
  <w:num w:numId="16">
    <w:abstractNumId w:val="3"/>
  </w:num>
  <w:num w:numId="17">
    <w:abstractNumId w:val="5"/>
  </w:num>
  <w:num w:numId="18">
    <w:abstractNumId w:val="8"/>
    <w:lvlOverride w:ilvl="0">
      <w:startOverride w:val="6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3"/>
  </w:num>
  <w:num w:numId="20">
    <w:abstractNumId w:val="6"/>
  </w:num>
  <w:num w:numId="21">
    <w:abstractNumId w:val="16"/>
  </w:num>
  <w:num w:numId="22">
    <w:abstractNumId w:val="11"/>
  </w:num>
  <w:num w:numId="23">
    <w:abstractNumId w:val="10"/>
  </w:num>
  <w:num w:numId="24">
    <w:abstractNumId w:val="2"/>
  </w:num>
  <w:num w:numId="25">
    <w:abstractNumId w:val="14"/>
  </w:num>
  <w:num w:numId="26">
    <w:abstractNumId w:val="19"/>
  </w:num>
  <w:num w:numId="27">
    <w:abstractNumId w:val="7"/>
  </w:num>
  <w:num w:numId="2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2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00exfsf10fxriedtdm5expfv0zwdddape25&quot;&gt;WASHschistoreviewsreferences&lt;record-ids&gt;&lt;item&gt;14&lt;/item&gt;&lt;item&gt;37&lt;/item&gt;&lt;item&gt;44&lt;/item&gt;&lt;item&gt;77&lt;/item&gt;&lt;item&gt;141&lt;/item&gt;&lt;item&gt;162&lt;/item&gt;&lt;item&gt;171&lt;/item&gt;&lt;item&gt;211&lt;/item&gt;&lt;item&gt;220&lt;/item&gt;&lt;item&gt;227&lt;/item&gt;&lt;item&gt;268&lt;/item&gt;&lt;item&gt;286&lt;/item&gt;&lt;item&gt;321&lt;/item&gt;&lt;item&gt;340&lt;/item&gt;&lt;item&gt;421&lt;/item&gt;&lt;item&gt;454&lt;/item&gt;&lt;item&gt;455&lt;/item&gt;&lt;item&gt;469&lt;/item&gt;&lt;item&gt;481&lt;/item&gt;&lt;/record-ids&gt;&lt;/item&gt;&lt;/Libraries&gt;"/>
  </w:docVars>
  <w:rsids>
    <w:rsidRoot w:val="004F648B"/>
    <w:rsid w:val="00000549"/>
    <w:rsid w:val="0000146E"/>
    <w:rsid w:val="00001F48"/>
    <w:rsid w:val="00002434"/>
    <w:rsid w:val="00006613"/>
    <w:rsid w:val="0001091D"/>
    <w:rsid w:val="00012CB3"/>
    <w:rsid w:val="0001414D"/>
    <w:rsid w:val="00017094"/>
    <w:rsid w:val="000235DF"/>
    <w:rsid w:val="000251B2"/>
    <w:rsid w:val="0002612A"/>
    <w:rsid w:val="0002751A"/>
    <w:rsid w:val="0003060E"/>
    <w:rsid w:val="00032EF5"/>
    <w:rsid w:val="00034CFA"/>
    <w:rsid w:val="00040223"/>
    <w:rsid w:val="000412AC"/>
    <w:rsid w:val="00044F4F"/>
    <w:rsid w:val="00045D12"/>
    <w:rsid w:val="00047916"/>
    <w:rsid w:val="0005576D"/>
    <w:rsid w:val="00055A81"/>
    <w:rsid w:val="00055BAB"/>
    <w:rsid w:val="000603B5"/>
    <w:rsid w:val="00063484"/>
    <w:rsid w:val="00064B69"/>
    <w:rsid w:val="00076AF5"/>
    <w:rsid w:val="000824AE"/>
    <w:rsid w:val="000831A2"/>
    <w:rsid w:val="000867D4"/>
    <w:rsid w:val="00086C53"/>
    <w:rsid w:val="00091A5D"/>
    <w:rsid w:val="0009423B"/>
    <w:rsid w:val="00097ADD"/>
    <w:rsid w:val="000A5329"/>
    <w:rsid w:val="000B28AF"/>
    <w:rsid w:val="000B366F"/>
    <w:rsid w:val="000C2B4B"/>
    <w:rsid w:val="000D04B7"/>
    <w:rsid w:val="000D1871"/>
    <w:rsid w:val="000D2D7B"/>
    <w:rsid w:val="000D7CEC"/>
    <w:rsid w:val="000E0380"/>
    <w:rsid w:val="000E1246"/>
    <w:rsid w:val="000E2C9A"/>
    <w:rsid w:val="000E310D"/>
    <w:rsid w:val="000E3E59"/>
    <w:rsid w:val="000F5BBB"/>
    <w:rsid w:val="000F704D"/>
    <w:rsid w:val="000F731C"/>
    <w:rsid w:val="00102CFC"/>
    <w:rsid w:val="001032DD"/>
    <w:rsid w:val="001061D2"/>
    <w:rsid w:val="001065DB"/>
    <w:rsid w:val="0011195E"/>
    <w:rsid w:val="001127EC"/>
    <w:rsid w:val="00114330"/>
    <w:rsid w:val="00115784"/>
    <w:rsid w:val="00117D99"/>
    <w:rsid w:val="00121DB7"/>
    <w:rsid w:val="001252A8"/>
    <w:rsid w:val="00130152"/>
    <w:rsid w:val="001324FC"/>
    <w:rsid w:val="001338BF"/>
    <w:rsid w:val="001347F6"/>
    <w:rsid w:val="001378CD"/>
    <w:rsid w:val="00140F43"/>
    <w:rsid w:val="00141A34"/>
    <w:rsid w:val="00144CDF"/>
    <w:rsid w:val="00145161"/>
    <w:rsid w:val="00150E47"/>
    <w:rsid w:val="00151776"/>
    <w:rsid w:val="0015254F"/>
    <w:rsid w:val="00156248"/>
    <w:rsid w:val="001569AD"/>
    <w:rsid w:val="00160BEC"/>
    <w:rsid w:val="0016117F"/>
    <w:rsid w:val="0016251E"/>
    <w:rsid w:val="0016461A"/>
    <w:rsid w:val="001678D1"/>
    <w:rsid w:val="00167C5C"/>
    <w:rsid w:val="00187A22"/>
    <w:rsid w:val="0019087C"/>
    <w:rsid w:val="0019322E"/>
    <w:rsid w:val="001A08A1"/>
    <w:rsid w:val="001A1366"/>
    <w:rsid w:val="001A5CDC"/>
    <w:rsid w:val="001B128C"/>
    <w:rsid w:val="001B49E6"/>
    <w:rsid w:val="001B670E"/>
    <w:rsid w:val="001B7324"/>
    <w:rsid w:val="001C0AEB"/>
    <w:rsid w:val="001C12EF"/>
    <w:rsid w:val="001C1E87"/>
    <w:rsid w:val="001C2418"/>
    <w:rsid w:val="001C4326"/>
    <w:rsid w:val="001C5D5B"/>
    <w:rsid w:val="001C7673"/>
    <w:rsid w:val="001D3549"/>
    <w:rsid w:val="001D3FFA"/>
    <w:rsid w:val="001E0935"/>
    <w:rsid w:val="001E5BD8"/>
    <w:rsid w:val="001E6D41"/>
    <w:rsid w:val="001E6DCF"/>
    <w:rsid w:val="001F06A7"/>
    <w:rsid w:val="001F54D7"/>
    <w:rsid w:val="00200618"/>
    <w:rsid w:val="002046CC"/>
    <w:rsid w:val="00213BB1"/>
    <w:rsid w:val="002172A2"/>
    <w:rsid w:val="00217D7B"/>
    <w:rsid w:val="0022008A"/>
    <w:rsid w:val="00221C70"/>
    <w:rsid w:val="00224EF0"/>
    <w:rsid w:val="0022665A"/>
    <w:rsid w:val="00227E63"/>
    <w:rsid w:val="00231115"/>
    <w:rsid w:val="00235A4C"/>
    <w:rsid w:val="002402BB"/>
    <w:rsid w:val="00252EB4"/>
    <w:rsid w:val="00254BDC"/>
    <w:rsid w:val="00260859"/>
    <w:rsid w:val="00263BF9"/>
    <w:rsid w:val="0026606B"/>
    <w:rsid w:val="00266D1E"/>
    <w:rsid w:val="002704DE"/>
    <w:rsid w:val="00271A64"/>
    <w:rsid w:val="00273D9F"/>
    <w:rsid w:val="002768AB"/>
    <w:rsid w:val="00280359"/>
    <w:rsid w:val="002841C4"/>
    <w:rsid w:val="00290A64"/>
    <w:rsid w:val="002964FA"/>
    <w:rsid w:val="00297EE2"/>
    <w:rsid w:val="002A0FE7"/>
    <w:rsid w:val="002A5DD0"/>
    <w:rsid w:val="002A6502"/>
    <w:rsid w:val="002B0EB9"/>
    <w:rsid w:val="002B280B"/>
    <w:rsid w:val="002C635F"/>
    <w:rsid w:val="002D1F5D"/>
    <w:rsid w:val="002D4309"/>
    <w:rsid w:val="002D6D8F"/>
    <w:rsid w:val="002E09BB"/>
    <w:rsid w:val="002E2894"/>
    <w:rsid w:val="002E43BE"/>
    <w:rsid w:val="002E509F"/>
    <w:rsid w:val="002F194F"/>
    <w:rsid w:val="002F6C4A"/>
    <w:rsid w:val="00303720"/>
    <w:rsid w:val="00306FB2"/>
    <w:rsid w:val="00310448"/>
    <w:rsid w:val="00310848"/>
    <w:rsid w:val="00310B1C"/>
    <w:rsid w:val="00311E51"/>
    <w:rsid w:val="0032214A"/>
    <w:rsid w:val="00322C11"/>
    <w:rsid w:val="00323EE2"/>
    <w:rsid w:val="003256D4"/>
    <w:rsid w:val="003354E5"/>
    <w:rsid w:val="00336999"/>
    <w:rsid w:val="003509C4"/>
    <w:rsid w:val="00353833"/>
    <w:rsid w:val="0036384B"/>
    <w:rsid w:val="003719D9"/>
    <w:rsid w:val="003720A1"/>
    <w:rsid w:val="003722EB"/>
    <w:rsid w:val="003732FE"/>
    <w:rsid w:val="00374895"/>
    <w:rsid w:val="00376AFE"/>
    <w:rsid w:val="00381BD4"/>
    <w:rsid w:val="00383CB7"/>
    <w:rsid w:val="00385024"/>
    <w:rsid w:val="00387A56"/>
    <w:rsid w:val="00390375"/>
    <w:rsid w:val="00390E2A"/>
    <w:rsid w:val="0039137C"/>
    <w:rsid w:val="00393820"/>
    <w:rsid w:val="00394232"/>
    <w:rsid w:val="003B2F01"/>
    <w:rsid w:val="003B3653"/>
    <w:rsid w:val="003B3B2A"/>
    <w:rsid w:val="003B44FA"/>
    <w:rsid w:val="003B5275"/>
    <w:rsid w:val="003C0AEE"/>
    <w:rsid w:val="003C2528"/>
    <w:rsid w:val="003C58F5"/>
    <w:rsid w:val="003D3631"/>
    <w:rsid w:val="003D4598"/>
    <w:rsid w:val="003D4BF5"/>
    <w:rsid w:val="003E2199"/>
    <w:rsid w:val="003E79A5"/>
    <w:rsid w:val="003F6D77"/>
    <w:rsid w:val="00401ED7"/>
    <w:rsid w:val="00407015"/>
    <w:rsid w:val="00410F84"/>
    <w:rsid w:val="00412A81"/>
    <w:rsid w:val="004167DE"/>
    <w:rsid w:val="004171B9"/>
    <w:rsid w:val="00421195"/>
    <w:rsid w:val="004211F0"/>
    <w:rsid w:val="00422123"/>
    <w:rsid w:val="004251C0"/>
    <w:rsid w:val="00425512"/>
    <w:rsid w:val="00425A7B"/>
    <w:rsid w:val="00434831"/>
    <w:rsid w:val="00435A31"/>
    <w:rsid w:val="00436836"/>
    <w:rsid w:val="004379F0"/>
    <w:rsid w:val="00437B6B"/>
    <w:rsid w:val="00440C73"/>
    <w:rsid w:val="00441129"/>
    <w:rsid w:val="004430B6"/>
    <w:rsid w:val="0044311F"/>
    <w:rsid w:val="004455BB"/>
    <w:rsid w:val="004455F1"/>
    <w:rsid w:val="00447411"/>
    <w:rsid w:val="00447472"/>
    <w:rsid w:val="004474FF"/>
    <w:rsid w:val="0045182C"/>
    <w:rsid w:val="00452FFC"/>
    <w:rsid w:val="00461E14"/>
    <w:rsid w:val="00465CBA"/>
    <w:rsid w:val="00470122"/>
    <w:rsid w:val="00474D70"/>
    <w:rsid w:val="00476E40"/>
    <w:rsid w:val="0048009C"/>
    <w:rsid w:val="0048082B"/>
    <w:rsid w:val="00480980"/>
    <w:rsid w:val="00491813"/>
    <w:rsid w:val="004924B8"/>
    <w:rsid w:val="00493071"/>
    <w:rsid w:val="00493086"/>
    <w:rsid w:val="004944BF"/>
    <w:rsid w:val="0049607C"/>
    <w:rsid w:val="0049790D"/>
    <w:rsid w:val="004A0E42"/>
    <w:rsid w:val="004A17A4"/>
    <w:rsid w:val="004C161F"/>
    <w:rsid w:val="004C16AA"/>
    <w:rsid w:val="004C4271"/>
    <w:rsid w:val="004C7F5B"/>
    <w:rsid w:val="004D16A0"/>
    <w:rsid w:val="004E2D2F"/>
    <w:rsid w:val="004F0930"/>
    <w:rsid w:val="004F54A9"/>
    <w:rsid w:val="004F648B"/>
    <w:rsid w:val="004F6A0F"/>
    <w:rsid w:val="004F6FD1"/>
    <w:rsid w:val="004F7775"/>
    <w:rsid w:val="00502AAE"/>
    <w:rsid w:val="00505F98"/>
    <w:rsid w:val="0052034D"/>
    <w:rsid w:val="00520ED8"/>
    <w:rsid w:val="00522200"/>
    <w:rsid w:val="005226ED"/>
    <w:rsid w:val="005233FA"/>
    <w:rsid w:val="0052420D"/>
    <w:rsid w:val="00524667"/>
    <w:rsid w:val="00526E69"/>
    <w:rsid w:val="00530312"/>
    <w:rsid w:val="005312BE"/>
    <w:rsid w:val="00531EC9"/>
    <w:rsid w:val="00534C21"/>
    <w:rsid w:val="00535CCE"/>
    <w:rsid w:val="005367BD"/>
    <w:rsid w:val="00541472"/>
    <w:rsid w:val="00541723"/>
    <w:rsid w:val="005419A7"/>
    <w:rsid w:val="0054375C"/>
    <w:rsid w:val="00544A67"/>
    <w:rsid w:val="00546C4B"/>
    <w:rsid w:val="005524AC"/>
    <w:rsid w:val="00553D9A"/>
    <w:rsid w:val="005546AD"/>
    <w:rsid w:val="00554951"/>
    <w:rsid w:val="0055496D"/>
    <w:rsid w:val="00561240"/>
    <w:rsid w:val="005632DD"/>
    <w:rsid w:val="0056640E"/>
    <w:rsid w:val="00574B1D"/>
    <w:rsid w:val="005802FA"/>
    <w:rsid w:val="005837AA"/>
    <w:rsid w:val="005842B7"/>
    <w:rsid w:val="00584858"/>
    <w:rsid w:val="00595470"/>
    <w:rsid w:val="00596365"/>
    <w:rsid w:val="005964AE"/>
    <w:rsid w:val="00596F99"/>
    <w:rsid w:val="005A1AD5"/>
    <w:rsid w:val="005A204E"/>
    <w:rsid w:val="005A314E"/>
    <w:rsid w:val="005A4E39"/>
    <w:rsid w:val="005B1E60"/>
    <w:rsid w:val="005B327B"/>
    <w:rsid w:val="005B3506"/>
    <w:rsid w:val="005B4077"/>
    <w:rsid w:val="005B7541"/>
    <w:rsid w:val="005B7B2C"/>
    <w:rsid w:val="005C0876"/>
    <w:rsid w:val="005C1B35"/>
    <w:rsid w:val="005C211F"/>
    <w:rsid w:val="005C2E02"/>
    <w:rsid w:val="005E447F"/>
    <w:rsid w:val="005E5668"/>
    <w:rsid w:val="005E683F"/>
    <w:rsid w:val="005F0510"/>
    <w:rsid w:val="005F1C0B"/>
    <w:rsid w:val="005F1D07"/>
    <w:rsid w:val="00601FF3"/>
    <w:rsid w:val="0060734B"/>
    <w:rsid w:val="006074F8"/>
    <w:rsid w:val="006127F8"/>
    <w:rsid w:val="0061408E"/>
    <w:rsid w:val="00614137"/>
    <w:rsid w:val="00622C5D"/>
    <w:rsid w:val="0062426D"/>
    <w:rsid w:val="00626908"/>
    <w:rsid w:val="00627560"/>
    <w:rsid w:val="006308AF"/>
    <w:rsid w:val="006315DF"/>
    <w:rsid w:val="006336DA"/>
    <w:rsid w:val="00637BD7"/>
    <w:rsid w:val="00641927"/>
    <w:rsid w:val="006448F6"/>
    <w:rsid w:val="00651CC6"/>
    <w:rsid w:val="00651DD0"/>
    <w:rsid w:val="00653CDC"/>
    <w:rsid w:val="00656295"/>
    <w:rsid w:val="006567AF"/>
    <w:rsid w:val="00656C69"/>
    <w:rsid w:val="0066652F"/>
    <w:rsid w:val="006671F6"/>
    <w:rsid w:val="00667CC4"/>
    <w:rsid w:val="006704CA"/>
    <w:rsid w:val="00672958"/>
    <w:rsid w:val="00677E94"/>
    <w:rsid w:val="00682333"/>
    <w:rsid w:val="006873ED"/>
    <w:rsid w:val="00687ADC"/>
    <w:rsid w:val="00691082"/>
    <w:rsid w:val="00693290"/>
    <w:rsid w:val="00693CDD"/>
    <w:rsid w:val="00693DD6"/>
    <w:rsid w:val="00695761"/>
    <w:rsid w:val="0069765D"/>
    <w:rsid w:val="006A2074"/>
    <w:rsid w:val="006A3864"/>
    <w:rsid w:val="006C2ABE"/>
    <w:rsid w:val="006C6C2A"/>
    <w:rsid w:val="006D0CC1"/>
    <w:rsid w:val="006D0DFE"/>
    <w:rsid w:val="006D0FC0"/>
    <w:rsid w:val="006D49AE"/>
    <w:rsid w:val="006D70E0"/>
    <w:rsid w:val="006E42E5"/>
    <w:rsid w:val="006F4AF3"/>
    <w:rsid w:val="006F4EFA"/>
    <w:rsid w:val="006F5DB4"/>
    <w:rsid w:val="00705420"/>
    <w:rsid w:val="00707A27"/>
    <w:rsid w:val="007113E2"/>
    <w:rsid w:val="00711862"/>
    <w:rsid w:val="007208C3"/>
    <w:rsid w:val="00720ED2"/>
    <w:rsid w:val="00725148"/>
    <w:rsid w:val="007258B9"/>
    <w:rsid w:val="00727831"/>
    <w:rsid w:val="007419FD"/>
    <w:rsid w:val="00742E73"/>
    <w:rsid w:val="00746F4B"/>
    <w:rsid w:val="007572F6"/>
    <w:rsid w:val="007626B2"/>
    <w:rsid w:val="00762C88"/>
    <w:rsid w:val="00763315"/>
    <w:rsid w:val="00774E85"/>
    <w:rsid w:val="00776C8F"/>
    <w:rsid w:val="00777F05"/>
    <w:rsid w:val="0078072B"/>
    <w:rsid w:val="0078699B"/>
    <w:rsid w:val="007A0296"/>
    <w:rsid w:val="007A7A91"/>
    <w:rsid w:val="007A7CD6"/>
    <w:rsid w:val="007A7F9F"/>
    <w:rsid w:val="007B58DF"/>
    <w:rsid w:val="007B77DB"/>
    <w:rsid w:val="007B7CE7"/>
    <w:rsid w:val="007C066B"/>
    <w:rsid w:val="007C222B"/>
    <w:rsid w:val="007C227B"/>
    <w:rsid w:val="007C4D3A"/>
    <w:rsid w:val="007C59DA"/>
    <w:rsid w:val="007D024C"/>
    <w:rsid w:val="007D087A"/>
    <w:rsid w:val="007D2114"/>
    <w:rsid w:val="007D3032"/>
    <w:rsid w:val="007D7B2C"/>
    <w:rsid w:val="007E0DA2"/>
    <w:rsid w:val="007E249C"/>
    <w:rsid w:val="007F0B98"/>
    <w:rsid w:val="007F0D06"/>
    <w:rsid w:val="007F3598"/>
    <w:rsid w:val="007F4164"/>
    <w:rsid w:val="007F5327"/>
    <w:rsid w:val="007F5F41"/>
    <w:rsid w:val="007F70CF"/>
    <w:rsid w:val="007F70EC"/>
    <w:rsid w:val="00802035"/>
    <w:rsid w:val="0080470F"/>
    <w:rsid w:val="00805609"/>
    <w:rsid w:val="00806370"/>
    <w:rsid w:val="008110E1"/>
    <w:rsid w:val="008131A2"/>
    <w:rsid w:val="008154AC"/>
    <w:rsid w:val="00820278"/>
    <w:rsid w:val="00821AA9"/>
    <w:rsid w:val="00822BA2"/>
    <w:rsid w:val="008250F4"/>
    <w:rsid w:val="008261A7"/>
    <w:rsid w:val="00830CB3"/>
    <w:rsid w:val="00833384"/>
    <w:rsid w:val="00833DEC"/>
    <w:rsid w:val="00842850"/>
    <w:rsid w:val="0084287A"/>
    <w:rsid w:val="00844A4B"/>
    <w:rsid w:val="008462BE"/>
    <w:rsid w:val="0084668F"/>
    <w:rsid w:val="00852282"/>
    <w:rsid w:val="00853696"/>
    <w:rsid w:val="0085409A"/>
    <w:rsid w:val="00860B65"/>
    <w:rsid w:val="00863598"/>
    <w:rsid w:val="008676C8"/>
    <w:rsid w:val="00874E5F"/>
    <w:rsid w:val="00882EEC"/>
    <w:rsid w:val="00894BDD"/>
    <w:rsid w:val="008A1EAA"/>
    <w:rsid w:val="008A23A3"/>
    <w:rsid w:val="008A53AD"/>
    <w:rsid w:val="008B1537"/>
    <w:rsid w:val="008C0426"/>
    <w:rsid w:val="008C26D2"/>
    <w:rsid w:val="008C32F8"/>
    <w:rsid w:val="008C6DBC"/>
    <w:rsid w:val="008D0883"/>
    <w:rsid w:val="008D2C5C"/>
    <w:rsid w:val="008D3BB0"/>
    <w:rsid w:val="008D3FAD"/>
    <w:rsid w:val="008E08E2"/>
    <w:rsid w:val="008E453E"/>
    <w:rsid w:val="008F3515"/>
    <w:rsid w:val="008F43F2"/>
    <w:rsid w:val="008F49FC"/>
    <w:rsid w:val="008F779A"/>
    <w:rsid w:val="008F792A"/>
    <w:rsid w:val="00900EFA"/>
    <w:rsid w:val="009015E4"/>
    <w:rsid w:val="00903E34"/>
    <w:rsid w:val="009102AA"/>
    <w:rsid w:val="009107CF"/>
    <w:rsid w:val="00911095"/>
    <w:rsid w:val="009111E8"/>
    <w:rsid w:val="00915916"/>
    <w:rsid w:val="00916242"/>
    <w:rsid w:val="00920C23"/>
    <w:rsid w:val="00922228"/>
    <w:rsid w:val="0092231E"/>
    <w:rsid w:val="009251F3"/>
    <w:rsid w:val="009335E3"/>
    <w:rsid w:val="009347DC"/>
    <w:rsid w:val="00934D20"/>
    <w:rsid w:val="00936DDB"/>
    <w:rsid w:val="0094310A"/>
    <w:rsid w:val="00945E52"/>
    <w:rsid w:val="00945F56"/>
    <w:rsid w:val="009505AE"/>
    <w:rsid w:val="0095691A"/>
    <w:rsid w:val="00966AF0"/>
    <w:rsid w:val="0097009D"/>
    <w:rsid w:val="0097030C"/>
    <w:rsid w:val="00970C6C"/>
    <w:rsid w:val="00970C91"/>
    <w:rsid w:val="00972F3E"/>
    <w:rsid w:val="00991635"/>
    <w:rsid w:val="009957B8"/>
    <w:rsid w:val="009A0FF7"/>
    <w:rsid w:val="009A4D62"/>
    <w:rsid w:val="009A63AF"/>
    <w:rsid w:val="009B0721"/>
    <w:rsid w:val="009B5129"/>
    <w:rsid w:val="009C2899"/>
    <w:rsid w:val="009C29AD"/>
    <w:rsid w:val="009C5673"/>
    <w:rsid w:val="009D78DA"/>
    <w:rsid w:val="009D7AA0"/>
    <w:rsid w:val="009D7C8A"/>
    <w:rsid w:val="009D7FBF"/>
    <w:rsid w:val="009E0760"/>
    <w:rsid w:val="009E0800"/>
    <w:rsid w:val="009E2AE7"/>
    <w:rsid w:val="009F1F64"/>
    <w:rsid w:val="009F277B"/>
    <w:rsid w:val="009F3175"/>
    <w:rsid w:val="009F5853"/>
    <w:rsid w:val="009F6E2D"/>
    <w:rsid w:val="00A034B9"/>
    <w:rsid w:val="00A0480E"/>
    <w:rsid w:val="00A04DC5"/>
    <w:rsid w:val="00A14124"/>
    <w:rsid w:val="00A1783A"/>
    <w:rsid w:val="00A21C15"/>
    <w:rsid w:val="00A2717D"/>
    <w:rsid w:val="00A275E2"/>
    <w:rsid w:val="00A301DA"/>
    <w:rsid w:val="00A307D5"/>
    <w:rsid w:val="00A3488F"/>
    <w:rsid w:val="00A4168D"/>
    <w:rsid w:val="00A4187E"/>
    <w:rsid w:val="00A445CD"/>
    <w:rsid w:val="00A45F7D"/>
    <w:rsid w:val="00A4723E"/>
    <w:rsid w:val="00A47839"/>
    <w:rsid w:val="00A55F39"/>
    <w:rsid w:val="00A65F77"/>
    <w:rsid w:val="00A662FE"/>
    <w:rsid w:val="00A66660"/>
    <w:rsid w:val="00A668E6"/>
    <w:rsid w:val="00A67B5E"/>
    <w:rsid w:val="00A72C06"/>
    <w:rsid w:val="00A80A1C"/>
    <w:rsid w:val="00A818E1"/>
    <w:rsid w:val="00A81A07"/>
    <w:rsid w:val="00A83FB6"/>
    <w:rsid w:val="00A8480E"/>
    <w:rsid w:val="00A84B3C"/>
    <w:rsid w:val="00A857E8"/>
    <w:rsid w:val="00A94C49"/>
    <w:rsid w:val="00A959FA"/>
    <w:rsid w:val="00AA4383"/>
    <w:rsid w:val="00AB37E6"/>
    <w:rsid w:val="00AB58D6"/>
    <w:rsid w:val="00AC28F1"/>
    <w:rsid w:val="00AC6263"/>
    <w:rsid w:val="00AC710A"/>
    <w:rsid w:val="00AD16A3"/>
    <w:rsid w:val="00AD22B7"/>
    <w:rsid w:val="00AD2770"/>
    <w:rsid w:val="00AD41BF"/>
    <w:rsid w:val="00AD5063"/>
    <w:rsid w:val="00AD6D38"/>
    <w:rsid w:val="00AE5E3C"/>
    <w:rsid w:val="00B01DF1"/>
    <w:rsid w:val="00B05031"/>
    <w:rsid w:val="00B06CB8"/>
    <w:rsid w:val="00B12040"/>
    <w:rsid w:val="00B147D7"/>
    <w:rsid w:val="00B17C00"/>
    <w:rsid w:val="00B2279D"/>
    <w:rsid w:val="00B24B91"/>
    <w:rsid w:val="00B264C2"/>
    <w:rsid w:val="00B26D92"/>
    <w:rsid w:val="00B32662"/>
    <w:rsid w:val="00B42AFB"/>
    <w:rsid w:val="00B46DB1"/>
    <w:rsid w:val="00B54DDB"/>
    <w:rsid w:val="00B6302B"/>
    <w:rsid w:val="00B64DB5"/>
    <w:rsid w:val="00B72CF8"/>
    <w:rsid w:val="00B76E89"/>
    <w:rsid w:val="00B82682"/>
    <w:rsid w:val="00B83748"/>
    <w:rsid w:val="00B92AD6"/>
    <w:rsid w:val="00B95A34"/>
    <w:rsid w:val="00BA0813"/>
    <w:rsid w:val="00BA083D"/>
    <w:rsid w:val="00BA1947"/>
    <w:rsid w:val="00BA2302"/>
    <w:rsid w:val="00BA2FF3"/>
    <w:rsid w:val="00BB08F4"/>
    <w:rsid w:val="00BB0F0B"/>
    <w:rsid w:val="00BB3A4E"/>
    <w:rsid w:val="00BC2336"/>
    <w:rsid w:val="00BC51C5"/>
    <w:rsid w:val="00BC6B9D"/>
    <w:rsid w:val="00BE21C9"/>
    <w:rsid w:val="00BF7B82"/>
    <w:rsid w:val="00BF7CD8"/>
    <w:rsid w:val="00C01EB6"/>
    <w:rsid w:val="00C0472D"/>
    <w:rsid w:val="00C075FB"/>
    <w:rsid w:val="00C07B6E"/>
    <w:rsid w:val="00C1760E"/>
    <w:rsid w:val="00C21EE3"/>
    <w:rsid w:val="00C30EE3"/>
    <w:rsid w:val="00C31641"/>
    <w:rsid w:val="00C31C56"/>
    <w:rsid w:val="00C33663"/>
    <w:rsid w:val="00C33FBB"/>
    <w:rsid w:val="00C362B0"/>
    <w:rsid w:val="00C36849"/>
    <w:rsid w:val="00C4125E"/>
    <w:rsid w:val="00C44173"/>
    <w:rsid w:val="00C50237"/>
    <w:rsid w:val="00C512AD"/>
    <w:rsid w:val="00C5560E"/>
    <w:rsid w:val="00C56A31"/>
    <w:rsid w:val="00C579D4"/>
    <w:rsid w:val="00C61CD5"/>
    <w:rsid w:val="00C7563F"/>
    <w:rsid w:val="00C75DFE"/>
    <w:rsid w:val="00C77432"/>
    <w:rsid w:val="00C826DA"/>
    <w:rsid w:val="00C83D90"/>
    <w:rsid w:val="00C87CD0"/>
    <w:rsid w:val="00C90D29"/>
    <w:rsid w:val="00C922A3"/>
    <w:rsid w:val="00C938E2"/>
    <w:rsid w:val="00C94FA0"/>
    <w:rsid w:val="00C95532"/>
    <w:rsid w:val="00C97491"/>
    <w:rsid w:val="00CA1820"/>
    <w:rsid w:val="00CA1933"/>
    <w:rsid w:val="00CA1E96"/>
    <w:rsid w:val="00CA5039"/>
    <w:rsid w:val="00CA71E6"/>
    <w:rsid w:val="00CB428D"/>
    <w:rsid w:val="00CB4622"/>
    <w:rsid w:val="00CB4B54"/>
    <w:rsid w:val="00CB4B9B"/>
    <w:rsid w:val="00CB57D2"/>
    <w:rsid w:val="00CC323C"/>
    <w:rsid w:val="00CC5296"/>
    <w:rsid w:val="00CC548A"/>
    <w:rsid w:val="00CC76B9"/>
    <w:rsid w:val="00CD1D86"/>
    <w:rsid w:val="00CD3899"/>
    <w:rsid w:val="00CE3D58"/>
    <w:rsid w:val="00CE5BBB"/>
    <w:rsid w:val="00CE642D"/>
    <w:rsid w:val="00CE687B"/>
    <w:rsid w:val="00CE7DB8"/>
    <w:rsid w:val="00CF2807"/>
    <w:rsid w:val="00CF2B59"/>
    <w:rsid w:val="00CF2BD6"/>
    <w:rsid w:val="00CF518D"/>
    <w:rsid w:val="00CF5BE2"/>
    <w:rsid w:val="00D00C72"/>
    <w:rsid w:val="00D03052"/>
    <w:rsid w:val="00D07F95"/>
    <w:rsid w:val="00D1059B"/>
    <w:rsid w:val="00D11436"/>
    <w:rsid w:val="00D119D6"/>
    <w:rsid w:val="00D13188"/>
    <w:rsid w:val="00D13A8C"/>
    <w:rsid w:val="00D13C85"/>
    <w:rsid w:val="00D167AE"/>
    <w:rsid w:val="00D219FD"/>
    <w:rsid w:val="00D257EB"/>
    <w:rsid w:val="00D2709F"/>
    <w:rsid w:val="00D3139A"/>
    <w:rsid w:val="00D31989"/>
    <w:rsid w:val="00D35256"/>
    <w:rsid w:val="00D369D3"/>
    <w:rsid w:val="00D42415"/>
    <w:rsid w:val="00D4604B"/>
    <w:rsid w:val="00D472F8"/>
    <w:rsid w:val="00D53557"/>
    <w:rsid w:val="00D55C90"/>
    <w:rsid w:val="00D61114"/>
    <w:rsid w:val="00D655D2"/>
    <w:rsid w:val="00D70DDB"/>
    <w:rsid w:val="00D740DE"/>
    <w:rsid w:val="00D75720"/>
    <w:rsid w:val="00D77F2E"/>
    <w:rsid w:val="00DA281E"/>
    <w:rsid w:val="00DA42EA"/>
    <w:rsid w:val="00DA61BA"/>
    <w:rsid w:val="00DB1416"/>
    <w:rsid w:val="00DC2BEA"/>
    <w:rsid w:val="00DC2CCD"/>
    <w:rsid w:val="00DC39B6"/>
    <w:rsid w:val="00DC70E5"/>
    <w:rsid w:val="00DD63A2"/>
    <w:rsid w:val="00DE16C5"/>
    <w:rsid w:val="00DE32CC"/>
    <w:rsid w:val="00DE70A3"/>
    <w:rsid w:val="00DF0675"/>
    <w:rsid w:val="00DF4E20"/>
    <w:rsid w:val="00DF4FC3"/>
    <w:rsid w:val="00DF5451"/>
    <w:rsid w:val="00DF5951"/>
    <w:rsid w:val="00DF65DD"/>
    <w:rsid w:val="00E06098"/>
    <w:rsid w:val="00E071BE"/>
    <w:rsid w:val="00E0750E"/>
    <w:rsid w:val="00E11605"/>
    <w:rsid w:val="00E15AA2"/>
    <w:rsid w:val="00E15F48"/>
    <w:rsid w:val="00E17B2F"/>
    <w:rsid w:val="00E262CD"/>
    <w:rsid w:val="00E278BB"/>
    <w:rsid w:val="00E27F2B"/>
    <w:rsid w:val="00E3054B"/>
    <w:rsid w:val="00E31507"/>
    <w:rsid w:val="00E31E46"/>
    <w:rsid w:val="00E339EB"/>
    <w:rsid w:val="00E36889"/>
    <w:rsid w:val="00E3695D"/>
    <w:rsid w:val="00E44E36"/>
    <w:rsid w:val="00E47E7C"/>
    <w:rsid w:val="00E5068D"/>
    <w:rsid w:val="00E55047"/>
    <w:rsid w:val="00E6408A"/>
    <w:rsid w:val="00E669E8"/>
    <w:rsid w:val="00E72438"/>
    <w:rsid w:val="00E729C6"/>
    <w:rsid w:val="00E72F28"/>
    <w:rsid w:val="00E80F44"/>
    <w:rsid w:val="00E92198"/>
    <w:rsid w:val="00E94642"/>
    <w:rsid w:val="00EA32AF"/>
    <w:rsid w:val="00EA3AB5"/>
    <w:rsid w:val="00EB13EE"/>
    <w:rsid w:val="00EB4021"/>
    <w:rsid w:val="00EB4E71"/>
    <w:rsid w:val="00EB4E9A"/>
    <w:rsid w:val="00EC0BDC"/>
    <w:rsid w:val="00ED2F30"/>
    <w:rsid w:val="00ED377D"/>
    <w:rsid w:val="00ED3913"/>
    <w:rsid w:val="00ED3A7A"/>
    <w:rsid w:val="00ED6E23"/>
    <w:rsid w:val="00ED75E8"/>
    <w:rsid w:val="00EE2E63"/>
    <w:rsid w:val="00EE4305"/>
    <w:rsid w:val="00EE76DD"/>
    <w:rsid w:val="00EF1F74"/>
    <w:rsid w:val="00EF396B"/>
    <w:rsid w:val="00EF7DA5"/>
    <w:rsid w:val="00F00493"/>
    <w:rsid w:val="00F05BF3"/>
    <w:rsid w:val="00F1003A"/>
    <w:rsid w:val="00F12F22"/>
    <w:rsid w:val="00F13FDB"/>
    <w:rsid w:val="00F14F03"/>
    <w:rsid w:val="00F22674"/>
    <w:rsid w:val="00F2308F"/>
    <w:rsid w:val="00F340F4"/>
    <w:rsid w:val="00F34EC1"/>
    <w:rsid w:val="00F357FD"/>
    <w:rsid w:val="00F36251"/>
    <w:rsid w:val="00F40A24"/>
    <w:rsid w:val="00F43DCA"/>
    <w:rsid w:val="00F44A63"/>
    <w:rsid w:val="00F46805"/>
    <w:rsid w:val="00F516F4"/>
    <w:rsid w:val="00F53BA8"/>
    <w:rsid w:val="00F57502"/>
    <w:rsid w:val="00F60B93"/>
    <w:rsid w:val="00F61E6E"/>
    <w:rsid w:val="00F700B2"/>
    <w:rsid w:val="00F722A3"/>
    <w:rsid w:val="00F759A9"/>
    <w:rsid w:val="00F854F8"/>
    <w:rsid w:val="00F872FC"/>
    <w:rsid w:val="00F90B55"/>
    <w:rsid w:val="00F90F49"/>
    <w:rsid w:val="00F9233E"/>
    <w:rsid w:val="00F9387D"/>
    <w:rsid w:val="00F95481"/>
    <w:rsid w:val="00FA3A49"/>
    <w:rsid w:val="00FB2BD9"/>
    <w:rsid w:val="00FB5112"/>
    <w:rsid w:val="00FC4EFF"/>
    <w:rsid w:val="00FD0057"/>
    <w:rsid w:val="00FD0E9F"/>
    <w:rsid w:val="00FD536F"/>
    <w:rsid w:val="00FE3FCA"/>
    <w:rsid w:val="00FF0AB9"/>
    <w:rsid w:val="00FF27FA"/>
    <w:rsid w:val="00FF460C"/>
    <w:rsid w:val="00FF50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A239A0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F648B"/>
    <w:rPr>
      <w:rFonts w:ascii="Arial" w:hAnsi="Arial"/>
      <w:sz w:val="20"/>
    </w:rPr>
  </w:style>
  <w:style w:type="paragraph" w:styleId="Heading1">
    <w:name w:val="heading 1"/>
    <w:basedOn w:val="Normal"/>
    <w:next w:val="Normal"/>
    <w:link w:val="Heading1Char"/>
    <w:qFormat/>
    <w:rsid w:val="00353833"/>
    <w:pPr>
      <w:keepNext/>
      <w:keepLines/>
      <w:spacing w:before="480" w:after="0" w:line="360" w:lineRule="auto"/>
      <w:outlineLvl w:val="0"/>
    </w:pPr>
    <w:rPr>
      <w:rFonts w:eastAsiaTheme="majorEastAsia" w:cstheme="majorBidi"/>
      <w:b/>
      <w:bCs/>
      <w:sz w:val="32"/>
      <w:szCs w:val="28"/>
      <w:lang w:val="en-US" w:eastAsia="ja-JP"/>
    </w:rPr>
  </w:style>
  <w:style w:type="paragraph" w:styleId="Heading2">
    <w:name w:val="heading 2"/>
    <w:basedOn w:val="Normal"/>
    <w:next w:val="Textbody"/>
    <w:link w:val="Heading2Char"/>
    <w:unhideWhenUsed/>
    <w:qFormat/>
    <w:rsid w:val="004F648B"/>
    <w:pPr>
      <w:keepNext/>
      <w:widowControl w:val="0"/>
      <w:tabs>
        <w:tab w:val="left" w:pos="286"/>
        <w:tab w:val="num" w:pos="576"/>
      </w:tabs>
      <w:suppressAutoHyphens/>
      <w:spacing w:before="240" w:after="120" w:line="360" w:lineRule="auto"/>
      <w:ind w:left="576" w:hanging="576"/>
      <w:outlineLvl w:val="1"/>
    </w:pPr>
    <w:rPr>
      <w:rFonts w:eastAsia="Arial Unicode MS" w:cs="Arial Unicode MS"/>
      <w:b/>
      <w:bCs/>
      <w:iCs/>
      <w:sz w:val="29"/>
      <w:szCs w:val="28"/>
      <w:lang w:val="de-CH" w:eastAsia="zh-CN" w:bidi="hi-IN"/>
    </w:rPr>
  </w:style>
  <w:style w:type="paragraph" w:styleId="Heading3">
    <w:name w:val="heading 3"/>
    <w:basedOn w:val="Normal"/>
    <w:next w:val="Textbody"/>
    <w:link w:val="Heading3Char"/>
    <w:unhideWhenUsed/>
    <w:qFormat/>
    <w:rsid w:val="006A3864"/>
    <w:pPr>
      <w:keepNext/>
      <w:widowControl w:val="0"/>
      <w:tabs>
        <w:tab w:val="left" w:pos="286"/>
        <w:tab w:val="num" w:pos="720"/>
      </w:tabs>
      <w:suppressAutoHyphens/>
      <w:spacing w:before="360" w:after="240"/>
      <w:ind w:left="720" w:hanging="720"/>
      <w:outlineLvl w:val="2"/>
    </w:pPr>
    <w:rPr>
      <w:rFonts w:eastAsia="Arial Unicode MS" w:cs="Arial Unicode MS"/>
      <w:b/>
      <w:bCs/>
      <w:szCs w:val="28"/>
      <w:lang w:val="de-CH" w:eastAsia="zh-C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353833"/>
    <w:rPr>
      <w:rFonts w:ascii="Arial" w:eastAsiaTheme="majorEastAsia" w:hAnsi="Arial" w:cstheme="majorBidi"/>
      <w:b/>
      <w:bCs/>
      <w:sz w:val="32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rsid w:val="004F648B"/>
    <w:rPr>
      <w:rFonts w:ascii="Arial" w:eastAsia="Arial Unicode MS" w:hAnsi="Arial" w:cs="Arial Unicode MS"/>
      <w:b/>
      <w:bCs/>
      <w:iCs/>
      <w:sz w:val="29"/>
      <w:szCs w:val="28"/>
      <w:lang w:val="de-CH" w:eastAsia="zh-CN" w:bidi="hi-IN"/>
    </w:rPr>
  </w:style>
  <w:style w:type="character" w:customStyle="1" w:styleId="Heading3Char">
    <w:name w:val="Heading 3 Char"/>
    <w:basedOn w:val="DefaultParagraphFont"/>
    <w:link w:val="Heading3"/>
    <w:rsid w:val="006A3864"/>
    <w:rPr>
      <w:rFonts w:ascii="Arial" w:eastAsia="Arial Unicode MS" w:hAnsi="Arial" w:cs="Arial Unicode MS"/>
      <w:b/>
      <w:bCs/>
      <w:sz w:val="20"/>
      <w:szCs w:val="28"/>
      <w:lang w:val="de-CH" w:eastAsia="zh-CN" w:bidi="hi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64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648B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F648B"/>
    <w:rPr>
      <w:color w:val="0000FF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4F648B"/>
    <w:pPr>
      <w:spacing w:after="300" w:line="240" w:lineRule="auto"/>
      <w:contextualSpacing/>
    </w:pPr>
    <w:rPr>
      <w:rFonts w:eastAsiaTheme="majorEastAsia" w:cstheme="majorBidi"/>
      <w:b/>
      <w:spacing w:val="5"/>
      <w:kern w:val="28"/>
      <w:sz w:val="30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F648B"/>
    <w:rPr>
      <w:rFonts w:ascii="Arial" w:eastAsiaTheme="majorEastAsia" w:hAnsi="Arial" w:cstheme="majorBidi"/>
      <w:b/>
      <w:spacing w:val="5"/>
      <w:kern w:val="28"/>
      <w:sz w:val="30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4F648B"/>
    <w:pPr>
      <w:numPr>
        <w:ilvl w:val="1"/>
      </w:numPr>
    </w:pPr>
    <w:rPr>
      <w:rFonts w:eastAsiaTheme="majorEastAsia" w:cstheme="majorBidi"/>
      <w:b/>
      <w:iCs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F648B"/>
    <w:rPr>
      <w:rFonts w:ascii="Arial" w:eastAsiaTheme="majorEastAsia" w:hAnsi="Arial" w:cstheme="majorBidi"/>
      <w:b/>
      <w:iCs/>
      <w:spacing w:val="15"/>
      <w:sz w:val="20"/>
      <w:szCs w:val="24"/>
    </w:rPr>
  </w:style>
  <w:style w:type="paragraph" w:styleId="NoSpacing">
    <w:name w:val="No Spacing"/>
    <w:uiPriority w:val="1"/>
    <w:qFormat/>
    <w:rsid w:val="004F648B"/>
    <w:pPr>
      <w:spacing w:after="0" w:line="240" w:lineRule="auto"/>
    </w:pPr>
    <w:rPr>
      <w:rFonts w:ascii="Arial" w:hAnsi="Arial"/>
      <w:sz w:val="20"/>
    </w:rPr>
  </w:style>
  <w:style w:type="paragraph" w:styleId="Caption">
    <w:name w:val="caption"/>
    <w:basedOn w:val="Normal"/>
    <w:next w:val="Normal"/>
    <w:uiPriority w:val="35"/>
    <w:unhideWhenUsed/>
    <w:qFormat/>
    <w:rsid w:val="004F648B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ListParagraph">
    <w:name w:val="List Paragraph"/>
    <w:basedOn w:val="Normal"/>
    <w:uiPriority w:val="34"/>
    <w:qFormat/>
    <w:rsid w:val="004F648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F64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F648B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F648B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64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648B"/>
    <w:rPr>
      <w:rFonts w:ascii="Arial" w:hAnsi="Arial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F648B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648B"/>
    <w:rPr>
      <w:rFonts w:ascii="Arial" w:hAnsi="Arial" w:cs="Arial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F648B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648B"/>
    <w:rPr>
      <w:rFonts w:ascii="Arial" w:hAnsi="Arial" w:cs="Arial"/>
      <w:noProof/>
      <w:sz w:val="20"/>
      <w:lang w:val="en-US"/>
    </w:rPr>
  </w:style>
  <w:style w:type="table" w:styleId="TableGrid">
    <w:name w:val="Table Grid"/>
    <w:basedOn w:val="TableNormal"/>
    <w:uiPriority w:val="59"/>
    <w:rsid w:val="004F648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F648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648B"/>
    <w:rPr>
      <w:rFonts w:ascii="Arial" w:hAnsi="Arial"/>
      <w:sz w:val="20"/>
    </w:rPr>
  </w:style>
  <w:style w:type="paragraph" w:styleId="Footer">
    <w:name w:val="footer"/>
    <w:basedOn w:val="Normal"/>
    <w:link w:val="FooterChar"/>
    <w:uiPriority w:val="99"/>
    <w:unhideWhenUsed/>
    <w:rsid w:val="004F648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648B"/>
    <w:rPr>
      <w:rFonts w:ascii="Arial" w:hAnsi="Arial"/>
      <w:sz w:val="20"/>
    </w:rPr>
  </w:style>
  <w:style w:type="paragraph" w:customStyle="1" w:styleId="Textbody">
    <w:name w:val="Text body"/>
    <w:basedOn w:val="Normal"/>
    <w:rsid w:val="004F648B"/>
    <w:pPr>
      <w:widowControl w:val="0"/>
      <w:tabs>
        <w:tab w:val="left" w:pos="286"/>
      </w:tabs>
      <w:suppressAutoHyphens/>
      <w:spacing w:after="120"/>
    </w:pPr>
    <w:rPr>
      <w:rFonts w:ascii="Sylfaen" w:eastAsia="Arial Unicode MS" w:hAnsi="Sylfaen" w:cs="Arial Unicode MS"/>
      <w:sz w:val="24"/>
      <w:szCs w:val="24"/>
      <w:lang w:val="de-CH" w:eastAsia="zh-CN" w:bidi="hi-IN"/>
    </w:rPr>
  </w:style>
  <w:style w:type="paragraph" w:styleId="Revision">
    <w:name w:val="Revision"/>
    <w:hidden/>
    <w:uiPriority w:val="99"/>
    <w:semiHidden/>
    <w:rsid w:val="004F648B"/>
    <w:pPr>
      <w:spacing w:after="0" w:line="240" w:lineRule="auto"/>
    </w:pPr>
    <w:rPr>
      <w:rFonts w:ascii="Arial" w:hAnsi="Arial"/>
      <w:sz w:val="20"/>
    </w:rPr>
  </w:style>
  <w:style w:type="character" w:styleId="PlaceholderText">
    <w:name w:val="Placeholder Text"/>
    <w:basedOn w:val="DefaultParagraphFont"/>
    <w:uiPriority w:val="99"/>
    <w:semiHidden/>
    <w:rsid w:val="001E0935"/>
    <w:rPr>
      <w:color w:val="808080"/>
    </w:rPr>
  </w:style>
  <w:style w:type="character" w:customStyle="1" w:styleId="slug-metadata-note">
    <w:name w:val="slug-metadata-note"/>
    <w:basedOn w:val="DefaultParagraphFont"/>
    <w:rsid w:val="007C222B"/>
  </w:style>
  <w:style w:type="character" w:customStyle="1" w:styleId="slug-ahead-of-print-date">
    <w:name w:val="slug-ahead-of-print-date"/>
    <w:basedOn w:val="DefaultParagraphFont"/>
    <w:rsid w:val="007C222B"/>
  </w:style>
  <w:style w:type="character" w:customStyle="1" w:styleId="apple-converted-space">
    <w:name w:val="apple-converted-space"/>
    <w:basedOn w:val="DefaultParagraphFont"/>
    <w:rsid w:val="007C222B"/>
  </w:style>
  <w:style w:type="character" w:customStyle="1" w:styleId="slug-doi">
    <w:name w:val="slug-doi"/>
    <w:basedOn w:val="DefaultParagraphFont"/>
    <w:rsid w:val="007C222B"/>
  </w:style>
  <w:style w:type="character" w:styleId="HTMLCite">
    <w:name w:val="HTML Cite"/>
    <w:basedOn w:val="DefaultParagraphFont"/>
    <w:uiPriority w:val="99"/>
    <w:semiHidden/>
    <w:unhideWhenUsed/>
    <w:rsid w:val="007C222B"/>
    <w:rPr>
      <w:i/>
      <w:iCs/>
    </w:rPr>
  </w:style>
  <w:style w:type="character" w:customStyle="1" w:styleId="slug-pub-date">
    <w:name w:val="slug-pub-date"/>
    <w:basedOn w:val="DefaultParagraphFont"/>
    <w:rsid w:val="007C222B"/>
  </w:style>
  <w:style w:type="character" w:customStyle="1" w:styleId="slug-vol">
    <w:name w:val="slug-vol"/>
    <w:basedOn w:val="DefaultParagraphFont"/>
    <w:rsid w:val="007C222B"/>
  </w:style>
  <w:style w:type="character" w:customStyle="1" w:styleId="slug-issue">
    <w:name w:val="slug-issue"/>
    <w:basedOn w:val="DefaultParagraphFont"/>
    <w:rsid w:val="007C222B"/>
  </w:style>
  <w:style w:type="character" w:customStyle="1" w:styleId="slug-pages">
    <w:name w:val="slug-pages"/>
    <w:basedOn w:val="DefaultParagraphFont"/>
    <w:rsid w:val="007C222B"/>
  </w:style>
  <w:style w:type="character" w:customStyle="1" w:styleId="unicode">
    <w:name w:val="unicode"/>
    <w:basedOn w:val="DefaultParagraphFont"/>
    <w:rsid w:val="00656C6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F648B"/>
    <w:rPr>
      <w:rFonts w:ascii="Arial" w:hAnsi="Arial"/>
      <w:sz w:val="20"/>
    </w:rPr>
  </w:style>
  <w:style w:type="paragraph" w:styleId="Heading1">
    <w:name w:val="heading 1"/>
    <w:basedOn w:val="Normal"/>
    <w:next w:val="Normal"/>
    <w:link w:val="Heading1Char"/>
    <w:qFormat/>
    <w:rsid w:val="00353833"/>
    <w:pPr>
      <w:keepNext/>
      <w:keepLines/>
      <w:spacing w:before="480" w:after="0" w:line="360" w:lineRule="auto"/>
      <w:outlineLvl w:val="0"/>
    </w:pPr>
    <w:rPr>
      <w:rFonts w:eastAsiaTheme="majorEastAsia" w:cstheme="majorBidi"/>
      <w:b/>
      <w:bCs/>
      <w:sz w:val="32"/>
      <w:szCs w:val="28"/>
      <w:lang w:val="en-US" w:eastAsia="ja-JP"/>
    </w:rPr>
  </w:style>
  <w:style w:type="paragraph" w:styleId="Heading2">
    <w:name w:val="heading 2"/>
    <w:basedOn w:val="Normal"/>
    <w:next w:val="Textbody"/>
    <w:link w:val="Heading2Char"/>
    <w:unhideWhenUsed/>
    <w:qFormat/>
    <w:rsid w:val="004F648B"/>
    <w:pPr>
      <w:keepNext/>
      <w:widowControl w:val="0"/>
      <w:tabs>
        <w:tab w:val="left" w:pos="286"/>
        <w:tab w:val="num" w:pos="576"/>
      </w:tabs>
      <w:suppressAutoHyphens/>
      <w:spacing w:before="240" w:after="120" w:line="360" w:lineRule="auto"/>
      <w:ind w:left="576" w:hanging="576"/>
      <w:outlineLvl w:val="1"/>
    </w:pPr>
    <w:rPr>
      <w:rFonts w:eastAsia="Arial Unicode MS" w:cs="Arial Unicode MS"/>
      <w:b/>
      <w:bCs/>
      <w:iCs/>
      <w:sz w:val="29"/>
      <w:szCs w:val="28"/>
      <w:lang w:val="de-CH" w:eastAsia="zh-CN" w:bidi="hi-IN"/>
    </w:rPr>
  </w:style>
  <w:style w:type="paragraph" w:styleId="Heading3">
    <w:name w:val="heading 3"/>
    <w:basedOn w:val="Normal"/>
    <w:next w:val="Textbody"/>
    <w:link w:val="Heading3Char"/>
    <w:unhideWhenUsed/>
    <w:qFormat/>
    <w:rsid w:val="006A3864"/>
    <w:pPr>
      <w:keepNext/>
      <w:widowControl w:val="0"/>
      <w:tabs>
        <w:tab w:val="left" w:pos="286"/>
        <w:tab w:val="num" w:pos="720"/>
      </w:tabs>
      <w:suppressAutoHyphens/>
      <w:spacing w:before="360" w:after="240"/>
      <w:ind w:left="720" w:hanging="720"/>
      <w:outlineLvl w:val="2"/>
    </w:pPr>
    <w:rPr>
      <w:rFonts w:eastAsia="Arial Unicode MS" w:cs="Arial Unicode MS"/>
      <w:b/>
      <w:bCs/>
      <w:szCs w:val="28"/>
      <w:lang w:val="de-CH" w:eastAsia="zh-C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353833"/>
    <w:rPr>
      <w:rFonts w:ascii="Arial" w:eastAsiaTheme="majorEastAsia" w:hAnsi="Arial" w:cstheme="majorBidi"/>
      <w:b/>
      <w:bCs/>
      <w:sz w:val="32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rsid w:val="004F648B"/>
    <w:rPr>
      <w:rFonts w:ascii="Arial" w:eastAsia="Arial Unicode MS" w:hAnsi="Arial" w:cs="Arial Unicode MS"/>
      <w:b/>
      <w:bCs/>
      <w:iCs/>
      <w:sz w:val="29"/>
      <w:szCs w:val="28"/>
      <w:lang w:val="de-CH" w:eastAsia="zh-CN" w:bidi="hi-IN"/>
    </w:rPr>
  </w:style>
  <w:style w:type="character" w:customStyle="1" w:styleId="Heading3Char">
    <w:name w:val="Heading 3 Char"/>
    <w:basedOn w:val="DefaultParagraphFont"/>
    <w:link w:val="Heading3"/>
    <w:rsid w:val="006A3864"/>
    <w:rPr>
      <w:rFonts w:ascii="Arial" w:eastAsia="Arial Unicode MS" w:hAnsi="Arial" w:cs="Arial Unicode MS"/>
      <w:b/>
      <w:bCs/>
      <w:sz w:val="20"/>
      <w:szCs w:val="28"/>
      <w:lang w:val="de-CH" w:eastAsia="zh-CN" w:bidi="hi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64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648B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F648B"/>
    <w:rPr>
      <w:color w:val="0000FF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4F648B"/>
    <w:pPr>
      <w:spacing w:after="300" w:line="240" w:lineRule="auto"/>
      <w:contextualSpacing/>
    </w:pPr>
    <w:rPr>
      <w:rFonts w:eastAsiaTheme="majorEastAsia" w:cstheme="majorBidi"/>
      <w:b/>
      <w:spacing w:val="5"/>
      <w:kern w:val="28"/>
      <w:sz w:val="30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F648B"/>
    <w:rPr>
      <w:rFonts w:ascii="Arial" w:eastAsiaTheme="majorEastAsia" w:hAnsi="Arial" w:cstheme="majorBidi"/>
      <w:b/>
      <w:spacing w:val="5"/>
      <w:kern w:val="28"/>
      <w:sz w:val="30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4F648B"/>
    <w:pPr>
      <w:numPr>
        <w:ilvl w:val="1"/>
      </w:numPr>
    </w:pPr>
    <w:rPr>
      <w:rFonts w:eastAsiaTheme="majorEastAsia" w:cstheme="majorBidi"/>
      <w:b/>
      <w:iCs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F648B"/>
    <w:rPr>
      <w:rFonts w:ascii="Arial" w:eastAsiaTheme="majorEastAsia" w:hAnsi="Arial" w:cstheme="majorBidi"/>
      <w:b/>
      <w:iCs/>
      <w:spacing w:val="15"/>
      <w:sz w:val="20"/>
      <w:szCs w:val="24"/>
    </w:rPr>
  </w:style>
  <w:style w:type="paragraph" w:styleId="NoSpacing">
    <w:name w:val="No Spacing"/>
    <w:uiPriority w:val="1"/>
    <w:qFormat/>
    <w:rsid w:val="004F648B"/>
    <w:pPr>
      <w:spacing w:after="0" w:line="240" w:lineRule="auto"/>
    </w:pPr>
    <w:rPr>
      <w:rFonts w:ascii="Arial" w:hAnsi="Arial"/>
      <w:sz w:val="20"/>
    </w:rPr>
  </w:style>
  <w:style w:type="paragraph" w:styleId="Caption">
    <w:name w:val="caption"/>
    <w:basedOn w:val="Normal"/>
    <w:next w:val="Normal"/>
    <w:uiPriority w:val="35"/>
    <w:unhideWhenUsed/>
    <w:qFormat/>
    <w:rsid w:val="004F648B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ListParagraph">
    <w:name w:val="List Paragraph"/>
    <w:basedOn w:val="Normal"/>
    <w:uiPriority w:val="34"/>
    <w:qFormat/>
    <w:rsid w:val="004F648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F64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F648B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F648B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64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648B"/>
    <w:rPr>
      <w:rFonts w:ascii="Arial" w:hAnsi="Arial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F648B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648B"/>
    <w:rPr>
      <w:rFonts w:ascii="Arial" w:hAnsi="Arial" w:cs="Arial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F648B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648B"/>
    <w:rPr>
      <w:rFonts w:ascii="Arial" w:hAnsi="Arial" w:cs="Arial"/>
      <w:noProof/>
      <w:sz w:val="20"/>
      <w:lang w:val="en-US"/>
    </w:rPr>
  </w:style>
  <w:style w:type="table" w:styleId="TableGrid">
    <w:name w:val="Table Grid"/>
    <w:basedOn w:val="TableNormal"/>
    <w:uiPriority w:val="59"/>
    <w:rsid w:val="004F648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F648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648B"/>
    <w:rPr>
      <w:rFonts w:ascii="Arial" w:hAnsi="Arial"/>
      <w:sz w:val="20"/>
    </w:rPr>
  </w:style>
  <w:style w:type="paragraph" w:styleId="Footer">
    <w:name w:val="footer"/>
    <w:basedOn w:val="Normal"/>
    <w:link w:val="FooterChar"/>
    <w:uiPriority w:val="99"/>
    <w:unhideWhenUsed/>
    <w:rsid w:val="004F648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648B"/>
    <w:rPr>
      <w:rFonts w:ascii="Arial" w:hAnsi="Arial"/>
      <w:sz w:val="20"/>
    </w:rPr>
  </w:style>
  <w:style w:type="paragraph" w:customStyle="1" w:styleId="Textbody">
    <w:name w:val="Text body"/>
    <w:basedOn w:val="Normal"/>
    <w:rsid w:val="004F648B"/>
    <w:pPr>
      <w:widowControl w:val="0"/>
      <w:tabs>
        <w:tab w:val="left" w:pos="286"/>
      </w:tabs>
      <w:suppressAutoHyphens/>
      <w:spacing w:after="120"/>
    </w:pPr>
    <w:rPr>
      <w:rFonts w:ascii="Sylfaen" w:eastAsia="Arial Unicode MS" w:hAnsi="Sylfaen" w:cs="Arial Unicode MS"/>
      <w:sz w:val="24"/>
      <w:szCs w:val="24"/>
      <w:lang w:val="de-CH" w:eastAsia="zh-CN" w:bidi="hi-IN"/>
    </w:rPr>
  </w:style>
  <w:style w:type="paragraph" w:styleId="Revision">
    <w:name w:val="Revision"/>
    <w:hidden/>
    <w:uiPriority w:val="99"/>
    <w:semiHidden/>
    <w:rsid w:val="004F648B"/>
    <w:pPr>
      <w:spacing w:after="0" w:line="240" w:lineRule="auto"/>
    </w:pPr>
    <w:rPr>
      <w:rFonts w:ascii="Arial" w:hAnsi="Arial"/>
      <w:sz w:val="20"/>
    </w:rPr>
  </w:style>
  <w:style w:type="character" w:styleId="PlaceholderText">
    <w:name w:val="Placeholder Text"/>
    <w:basedOn w:val="DefaultParagraphFont"/>
    <w:uiPriority w:val="99"/>
    <w:semiHidden/>
    <w:rsid w:val="001E0935"/>
    <w:rPr>
      <w:color w:val="808080"/>
    </w:rPr>
  </w:style>
  <w:style w:type="character" w:customStyle="1" w:styleId="slug-metadata-note">
    <w:name w:val="slug-metadata-note"/>
    <w:basedOn w:val="DefaultParagraphFont"/>
    <w:rsid w:val="007C222B"/>
  </w:style>
  <w:style w:type="character" w:customStyle="1" w:styleId="slug-ahead-of-print-date">
    <w:name w:val="slug-ahead-of-print-date"/>
    <w:basedOn w:val="DefaultParagraphFont"/>
    <w:rsid w:val="007C222B"/>
  </w:style>
  <w:style w:type="character" w:customStyle="1" w:styleId="apple-converted-space">
    <w:name w:val="apple-converted-space"/>
    <w:basedOn w:val="DefaultParagraphFont"/>
    <w:rsid w:val="007C222B"/>
  </w:style>
  <w:style w:type="character" w:customStyle="1" w:styleId="slug-doi">
    <w:name w:val="slug-doi"/>
    <w:basedOn w:val="DefaultParagraphFont"/>
    <w:rsid w:val="007C222B"/>
  </w:style>
  <w:style w:type="character" w:styleId="HTMLCite">
    <w:name w:val="HTML Cite"/>
    <w:basedOn w:val="DefaultParagraphFont"/>
    <w:uiPriority w:val="99"/>
    <w:semiHidden/>
    <w:unhideWhenUsed/>
    <w:rsid w:val="007C222B"/>
    <w:rPr>
      <w:i/>
      <w:iCs/>
    </w:rPr>
  </w:style>
  <w:style w:type="character" w:customStyle="1" w:styleId="slug-pub-date">
    <w:name w:val="slug-pub-date"/>
    <w:basedOn w:val="DefaultParagraphFont"/>
    <w:rsid w:val="007C222B"/>
  </w:style>
  <w:style w:type="character" w:customStyle="1" w:styleId="slug-vol">
    <w:name w:val="slug-vol"/>
    <w:basedOn w:val="DefaultParagraphFont"/>
    <w:rsid w:val="007C222B"/>
  </w:style>
  <w:style w:type="character" w:customStyle="1" w:styleId="slug-issue">
    <w:name w:val="slug-issue"/>
    <w:basedOn w:val="DefaultParagraphFont"/>
    <w:rsid w:val="007C222B"/>
  </w:style>
  <w:style w:type="character" w:customStyle="1" w:styleId="slug-pages">
    <w:name w:val="slug-pages"/>
    <w:basedOn w:val="DefaultParagraphFont"/>
    <w:rsid w:val="007C222B"/>
  </w:style>
  <w:style w:type="character" w:customStyle="1" w:styleId="unicode">
    <w:name w:val="unicode"/>
    <w:basedOn w:val="DefaultParagraphFont"/>
    <w:rsid w:val="00656C6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77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4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34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80492">
          <w:marLeft w:val="75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425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11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773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5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1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51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6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58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9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82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04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AD6D00-707F-4571-9B5D-0428902AB6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28</TotalTime>
  <Pages>5</Pages>
  <Words>3952</Words>
  <Characters>22531</Characters>
  <Application>Microsoft Office Word</Application>
  <DocSecurity>0</DocSecurity>
  <Lines>187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</Company>
  <LinksUpToDate>false</LinksUpToDate>
  <CharactersWithSpaces>264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g06</dc:creator>
  <cp:lastModifiedBy>Grimes, Jack</cp:lastModifiedBy>
  <cp:revision>92</cp:revision>
  <cp:lastPrinted>2014-04-17T10:08:00Z</cp:lastPrinted>
  <dcterms:created xsi:type="dcterms:W3CDTF">2014-03-25T21:07:00Z</dcterms:created>
  <dcterms:modified xsi:type="dcterms:W3CDTF">2014-09-30T10:26:00Z</dcterms:modified>
</cp:coreProperties>
</file>